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 xml:space="preserve">SISTEM INFORMASI PENYEDIA JASA PELATIHAN </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r>
      <w:r w:rsidR="007C39A1" w:rsidRPr="00A91745">
        <w:rPr>
          <w:rFonts w:ascii="Times New Roman" w:hAnsi="Times New Roman" w:cs="Times New Roman"/>
          <w:b/>
          <w:color w:val="000000" w:themeColor="text1"/>
          <w:sz w:val="24"/>
          <w:szCs w:val="24"/>
        </w:rPr>
        <w:t>3.34.19.1.01</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ROGRAM STUDI TEKNIK INFORMATIKA</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7C39A1" w:rsidRPr="00A91745" w:rsidRDefault="007C39A1"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434739"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lastRenderedPageBreak/>
        <w:t>SISTEM INFORMASI PENYEDIA JASA PELATIHAN</w:t>
      </w:r>
    </w:p>
    <w:p w:rsidR="009B16CE"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gas akhir ini disusun untuk melengkapi sebagian</w:t>
      </w:r>
      <w:r w:rsidRPr="00A91745">
        <w:rPr>
          <w:rFonts w:ascii="Times New Roman" w:hAnsi="Times New Roman" w:cs="Times New Roman"/>
          <w:b/>
          <w:color w:val="000000" w:themeColor="text1"/>
          <w:sz w:val="24"/>
          <w:szCs w:val="24"/>
        </w:rPr>
        <w:br/>
        <w:t>persyaratan menjadi Ahli Madya</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01</w:t>
      </w:r>
    </w:p>
    <w:p w:rsidR="004B7BE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4B7BEE" w:rsidRPr="00A91745" w:rsidRDefault="004B7BEE" w:rsidP="00AF6278">
      <w:pPr>
        <w:spacing w:line="360" w:lineRule="auto"/>
        <w:jc w:val="center"/>
        <w:rPr>
          <w:rFonts w:ascii="Times New Roman" w:hAnsi="Times New Roman" w:cs="Times New Roman"/>
          <w:b/>
          <w:color w:val="000000" w:themeColor="text1"/>
          <w:sz w:val="24"/>
          <w:szCs w:val="24"/>
        </w:rPr>
      </w:pP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4"/>
          <w:szCs w:val="24"/>
          <w:vertAlign w:val="subscript"/>
        </w:rPr>
        <w:softHyphen/>
      </w:r>
      <w:r w:rsidRPr="00A91745">
        <w:rPr>
          <w:rFonts w:ascii="Times New Roman" w:hAnsi="Times New Roman" w:cs="Times New Roman"/>
          <w:b/>
          <w:color w:val="000000" w:themeColor="text1"/>
          <w:sz w:val="28"/>
          <w:szCs w:val="24"/>
        </w:rPr>
        <w:t>PROGRAM STUDI TEKNIK INFORMATIK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0B6865"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0B6865" w:rsidRPr="00A91745" w:rsidRDefault="000B6865"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F8751F"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PERNYATAAN KEASLIAN TUGAS AKHIR</w:t>
      </w:r>
    </w:p>
    <w:p w:rsidR="00B7092E"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Yang bertanda tangan dibawah ini, saya :</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Agung Dwi Leksono / 3.34.19.1.01 / IK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Zulfan Ahmadi / 3.34.19.1.26 / IK 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Jurusan </w:t>
      </w:r>
      <w:r w:rsidRPr="00A91745">
        <w:rPr>
          <w:rFonts w:ascii="Times New Roman" w:hAnsi="Times New Roman" w:cs="Times New Roman"/>
          <w:sz w:val="24"/>
          <w:szCs w:val="24"/>
        </w:rPr>
        <w:tab/>
      </w:r>
      <w:r w:rsidRPr="00A91745">
        <w:rPr>
          <w:rFonts w:ascii="Times New Roman" w:hAnsi="Times New Roman" w:cs="Times New Roman"/>
          <w:sz w:val="24"/>
          <w:szCs w:val="24"/>
        </w:rPr>
        <w:tab/>
        <w:t>: Teknik Elektro</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rogram Studi</w:t>
      </w:r>
      <w:r w:rsidRPr="00A91745">
        <w:rPr>
          <w:rFonts w:ascii="Times New Roman" w:hAnsi="Times New Roman" w:cs="Times New Roman"/>
          <w:sz w:val="24"/>
          <w:szCs w:val="24"/>
        </w:rPr>
        <w:tab/>
      </w:r>
      <w:r w:rsidRPr="00A91745">
        <w:rPr>
          <w:rFonts w:ascii="Times New Roman" w:hAnsi="Times New Roman" w:cs="Times New Roman"/>
          <w:sz w:val="24"/>
          <w:szCs w:val="24"/>
        </w:rPr>
        <w:tab/>
        <w:t>: Teknik Informatika</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Menyatakan dengan sesungguhnya bahwa 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A91745" w:rsidRDefault="007B143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b/>
                <w:color w:val="000000" w:themeColor="text1"/>
                <w:sz w:val="28"/>
                <w:szCs w:val="28"/>
              </w:rPr>
            </w:pP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Semarang,  Agustus 2022</w:t>
            </w:r>
          </w:p>
        </w:tc>
      </w:tr>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Agung Dwi Leksono</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01</w:t>
            </w: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Zulfan Ahmadi</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26</w:t>
            </w:r>
          </w:p>
        </w:tc>
      </w:tr>
    </w:tbl>
    <w:p w:rsidR="00DD44D5" w:rsidRPr="00A91745" w:rsidRDefault="00DD44D5" w:rsidP="00AF6278">
      <w:pPr>
        <w:spacing w:line="360" w:lineRule="auto"/>
        <w:jc w:val="both"/>
        <w:rPr>
          <w:rFonts w:ascii="Times New Roman" w:hAnsi="Times New Roman" w:cs="Times New Roman"/>
          <w:b/>
          <w:color w:val="000000" w:themeColor="text1"/>
          <w:sz w:val="28"/>
          <w:szCs w:val="28"/>
        </w:rPr>
      </w:pPr>
    </w:p>
    <w:p w:rsidR="00AD29FD" w:rsidRPr="00A91745" w:rsidRDefault="00AD29FD" w:rsidP="00AF6278">
      <w:pPr>
        <w:spacing w:line="360" w:lineRule="auto"/>
        <w:jc w:val="both"/>
        <w:rPr>
          <w:rFonts w:ascii="Times New Roman" w:hAnsi="Times New Roman" w:cs="Times New Roman"/>
          <w:sz w:val="24"/>
          <w:szCs w:val="24"/>
        </w:rPr>
      </w:pPr>
      <w:r w:rsidRPr="00A91745">
        <w:rPr>
          <w:rFonts w:ascii="Times New Roman" w:hAnsi="Times New Roman" w:cs="Times New Roman"/>
          <w:b/>
          <w:color w:val="000000" w:themeColor="text1"/>
          <w:sz w:val="28"/>
          <w:szCs w:val="28"/>
        </w:rPr>
        <w:br w:type="page"/>
      </w:r>
    </w:p>
    <w:p w:rsidR="00F8751F"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RSETUJUAN</w:t>
      </w:r>
    </w:p>
    <w:p w:rsidR="00FD55A9" w:rsidRPr="00A91745" w:rsidRDefault="00FD55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buat untuk melengkapi sebagian persyaratan menjadi Ahli Madya pada P</w:t>
      </w:r>
      <w:r w:rsidR="00B6147C" w:rsidRPr="00A91745">
        <w:rPr>
          <w:rFonts w:ascii="Times New Roman" w:hAnsi="Times New Roman" w:cs="Times New Roman"/>
          <w:sz w:val="24"/>
          <w:szCs w:val="24"/>
        </w:rPr>
        <w:t>rogram Studi Teknik Informatika</w:t>
      </w:r>
      <w:r w:rsidRPr="00A91745">
        <w:rPr>
          <w:rFonts w:ascii="Times New Roman" w:hAnsi="Times New Roman" w:cs="Times New Roman"/>
          <w:sz w:val="24"/>
          <w:szCs w:val="24"/>
        </w:rPr>
        <w:t xml:space="preserve"> Jurusan Teknik Elektro Politeknik Negeri Semarang dan disetujui untuk diajukan dalam sidang ujian Tugas Akhir.</w:t>
      </w:r>
    </w:p>
    <w:p w:rsidR="00723463" w:rsidRPr="00A91745" w:rsidRDefault="0072346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Sukamto, S.Kom., M.T.</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7101172003121001</w:t>
            </w: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ngga Wahyu Wibowo, S.Kom., M.Eng.</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9202052019031009</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p>
        </w:tc>
      </w:tr>
      <w:tr w:rsidR="009565E6" w:rsidRPr="00A91745" w:rsidTr="001004CF">
        <w:tc>
          <w:tcPr>
            <w:tcW w:w="7928" w:type="dxa"/>
            <w:gridSpan w:val="2"/>
          </w:tcPr>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tahui</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rogram Studi D3 Teknik Informatika,</w:t>
            </w: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Idhawati Hestiningsih, S.Kom., M.Kom.</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711192008012013</w:t>
            </w:r>
          </w:p>
        </w:tc>
      </w:tr>
    </w:tbl>
    <w:p w:rsidR="00FD55A9" w:rsidRPr="00A91745" w:rsidRDefault="00FD55A9"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NGESAHAN</w:t>
      </w:r>
    </w:p>
    <w:p w:rsidR="00792C62" w:rsidRPr="00A91745" w:rsidRDefault="00792C6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ugas</w:t>
      </w:r>
      <w:r w:rsidR="00D46B3D" w:rsidRPr="00A91745">
        <w:rPr>
          <w:rFonts w:ascii="Times New Roman" w:hAnsi="Times New Roman" w:cs="Times New Roman"/>
          <w:sz w:val="24"/>
          <w:szCs w:val="24"/>
        </w:rPr>
        <w:t xml:space="preserve"> akhir dengan judul </w:t>
      </w:r>
      <w:r w:rsidR="00D46B3D" w:rsidRPr="00A91745">
        <w:rPr>
          <w:rFonts w:ascii="Times New Roman" w:hAnsi="Times New Roman" w:cs="Times New Roman"/>
          <w:b/>
          <w:sz w:val="24"/>
          <w:szCs w:val="24"/>
        </w:rPr>
        <w:t xml:space="preserve">SISTEM INFORMASI PENYEDIA JASA PELATIHAN DI PT SURYA SAFETY NUSANTARA </w:t>
      </w:r>
      <w:r w:rsidR="00B6147C" w:rsidRPr="00A91745">
        <w:rPr>
          <w:rFonts w:ascii="Times New Roman" w:hAnsi="Times New Roman" w:cs="Times New Roman"/>
          <w:sz w:val="24"/>
          <w:szCs w:val="24"/>
        </w:rPr>
        <w:t>t</w:t>
      </w:r>
      <w:r w:rsidR="00D46B3D" w:rsidRPr="00A91745">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A91745" w:rsidTr="000579D3">
        <w:tc>
          <w:tcPr>
            <w:tcW w:w="7928" w:type="dxa"/>
            <w:gridSpan w:val="4"/>
          </w:tcPr>
          <w:p w:rsidR="000A3F00" w:rsidRPr="00A91745" w:rsidRDefault="000A3F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IM PENGUJI</w:t>
            </w:r>
          </w:p>
        </w:tc>
      </w:tr>
      <w:tr w:rsidR="00745290" w:rsidRPr="00A91745" w:rsidTr="000A3F00">
        <w:tc>
          <w:tcPr>
            <w:tcW w:w="2642"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enguji,</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Sekretaris,</w:t>
            </w: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7928" w:type="dxa"/>
            <w:gridSpan w:val="4"/>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sahkan</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Jurusan Teknik Elektro,</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Yusnan Badruzzaman, S.T., M.Eng.</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210271999031002</w:t>
            </w:r>
          </w:p>
        </w:tc>
      </w:tr>
    </w:tbl>
    <w:p w:rsidR="000A3F00" w:rsidRPr="00A91745" w:rsidRDefault="000A3F00" w:rsidP="00AF6278">
      <w:pPr>
        <w:spacing w:line="360" w:lineRule="auto"/>
        <w:jc w:val="both"/>
        <w:rPr>
          <w:rFonts w:ascii="Times New Roman" w:hAnsi="Times New Roman" w:cs="Times New Roman"/>
          <w:sz w:val="24"/>
          <w:szCs w:val="24"/>
        </w:rPr>
      </w:pPr>
    </w:p>
    <w:p w:rsidR="000A3F00" w:rsidRPr="00A91745" w:rsidRDefault="000A3F00"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ABSTRAK</w:t>
      </w:r>
    </w:p>
    <w:p w:rsidR="004E1B30" w:rsidRPr="00A91745" w:rsidRDefault="004E1B30" w:rsidP="00AF6278">
      <w:pPr>
        <w:spacing w:line="360" w:lineRule="auto"/>
        <w:jc w:val="both"/>
        <w:rPr>
          <w:rFonts w:ascii="Times New Roman" w:hAnsi="Times New Roman" w:cs="Times New Roman"/>
          <w:i/>
          <w:color w:val="000000" w:themeColor="text1"/>
          <w:sz w:val="20"/>
          <w:szCs w:val="24"/>
        </w:rPr>
      </w:pPr>
      <w:r w:rsidRPr="00A91745">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A91745">
        <w:rPr>
          <w:rFonts w:ascii="Times New Roman" w:hAnsi="Times New Roman" w:cs="Times New Roman"/>
          <w:i/>
          <w:color w:val="000000" w:themeColor="text1"/>
          <w:sz w:val="20"/>
          <w:szCs w:val="24"/>
        </w:rPr>
        <w:t xml:space="preserve">Sukamto, S.Kom., M.T. dan Angga Wahyu Wibowo, S.Kom., M.Eng., Agustus 2022, </w:t>
      </w:r>
      <w:r w:rsidRPr="00A91745">
        <w:rPr>
          <w:rFonts w:ascii="Times New Roman" w:hAnsi="Times New Roman" w:cs="Times New Roman"/>
          <w:b/>
          <w:i/>
          <w:color w:val="FF0000"/>
          <w:sz w:val="20"/>
          <w:szCs w:val="24"/>
        </w:rPr>
        <w:t>jumlah hal</w:t>
      </w:r>
      <w:r w:rsidRPr="00A91745">
        <w:rPr>
          <w:rFonts w:ascii="Times New Roman" w:hAnsi="Times New Roman" w:cs="Times New Roman"/>
          <w:i/>
          <w:color w:val="000000" w:themeColor="text1"/>
          <w:sz w:val="20"/>
          <w:szCs w:val="24"/>
        </w:rPr>
        <w:t xml:space="preserve"> .</w:t>
      </w:r>
    </w:p>
    <w:p w:rsidR="004E1B30"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A91745">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A91745" w:rsidRDefault="00BA25CD" w:rsidP="00AF6278">
      <w:pPr>
        <w:spacing w:line="360" w:lineRule="auto"/>
        <w:rPr>
          <w:rFonts w:ascii="Times New Roman" w:hAnsi="Times New Roman" w:cs="Times New Roman"/>
          <w:shd w:val="clear" w:color="auto" w:fill="FFFFFF"/>
        </w:rPr>
      </w:pPr>
      <w:r w:rsidRPr="00A91745">
        <w:rPr>
          <w:rFonts w:ascii="Times New Roman" w:hAnsi="Times New Roman" w:cs="Times New Roman"/>
          <w:shd w:val="clear" w:color="auto" w:fill="FFFFFF"/>
        </w:rPr>
        <w:br w:type="page"/>
      </w:r>
    </w:p>
    <w:p w:rsidR="004E1B30" w:rsidRPr="00A91745" w:rsidRDefault="00BA25CD" w:rsidP="00AF6278">
      <w:pPr>
        <w:spacing w:line="360" w:lineRule="auto"/>
        <w:jc w:val="center"/>
        <w:rPr>
          <w:rFonts w:ascii="Times New Roman" w:hAnsi="Times New Roman" w:cs="Times New Roman"/>
          <w:b/>
          <w:sz w:val="28"/>
          <w:szCs w:val="28"/>
        </w:rPr>
      </w:pPr>
      <w:r w:rsidRPr="00A91745">
        <w:rPr>
          <w:rFonts w:ascii="Times New Roman" w:hAnsi="Times New Roman" w:cs="Times New Roman"/>
          <w:b/>
          <w:sz w:val="28"/>
          <w:szCs w:val="28"/>
        </w:rPr>
        <w:lastRenderedPageBreak/>
        <w:t>ABSTRACT</w:t>
      </w:r>
    </w:p>
    <w:p w:rsidR="00BA25CD" w:rsidRPr="00A91745" w:rsidRDefault="00BA25CD" w:rsidP="00AF6278">
      <w:pPr>
        <w:spacing w:line="360" w:lineRule="auto"/>
        <w:jc w:val="both"/>
        <w:rPr>
          <w:rFonts w:ascii="Times New Roman" w:eastAsia="Yu Gothic Light" w:hAnsi="Times New Roman" w:cs="Times New Roman"/>
          <w:i/>
          <w:color w:val="000000" w:themeColor="text1"/>
          <w:sz w:val="20"/>
          <w:szCs w:val="24"/>
          <w:lang w:val="id-ID"/>
        </w:rPr>
      </w:pPr>
      <w:r w:rsidRPr="00A91745">
        <w:rPr>
          <w:rFonts w:ascii="Times New Roman" w:eastAsia="Yu Gothic Light" w:hAnsi="Times New Roman" w:cs="Times New Roman"/>
          <w:i/>
          <w:color w:val="000000" w:themeColor="text1"/>
          <w:sz w:val="20"/>
          <w:szCs w:val="24"/>
          <w:lang w:val="id-ID"/>
        </w:rPr>
        <w:t>Agung Dwi Leksono and Zulfan Ahmadi. “</w:t>
      </w:r>
      <w:r w:rsidRPr="00A91745">
        <w:rPr>
          <w:rFonts w:ascii="Times New Roman" w:eastAsia="Yu Gothic Light" w:hAnsi="Times New Roman" w:cs="Times New Roman"/>
          <w:i/>
          <w:color w:val="000000" w:themeColor="text1"/>
          <w:sz w:val="20"/>
          <w:szCs w:val="24"/>
        </w:rPr>
        <w:t>Sistem Informasi Penyedia Jasa Pelatihan di</w:t>
      </w:r>
      <w:r w:rsidRPr="00A91745">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A91745">
        <w:rPr>
          <w:rFonts w:ascii="Times New Roman" w:eastAsia="Yu Gothic Light" w:hAnsi="Times New Roman" w:cs="Times New Roman"/>
          <w:i/>
          <w:color w:val="000000" w:themeColor="text1"/>
          <w:sz w:val="20"/>
          <w:szCs w:val="24"/>
        </w:rPr>
        <w:t xml:space="preserve"> </w:t>
      </w:r>
      <w:r w:rsidRPr="00A91745">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A91745">
        <w:rPr>
          <w:rFonts w:ascii="Times New Roman" w:eastAsia="Yu Gothic Light" w:hAnsi="Times New Roman" w:cs="Times New Roman"/>
          <w:i/>
          <w:color w:val="000000" w:themeColor="text1"/>
          <w:sz w:val="20"/>
          <w:szCs w:val="24"/>
        </w:rPr>
        <w:t xml:space="preserve"> </w:t>
      </w:r>
      <w:r w:rsidRPr="00A91745">
        <w:rPr>
          <w:rFonts w:ascii="Times New Roman" w:hAnsi="Times New Roman" w:cs="Times New Roman"/>
          <w:b/>
          <w:i/>
          <w:color w:val="FF0000"/>
          <w:sz w:val="20"/>
          <w:szCs w:val="24"/>
        </w:rPr>
        <w:t>jumlah hal</w:t>
      </w:r>
      <w:r w:rsidRPr="00A91745">
        <w:rPr>
          <w:rFonts w:ascii="Times New Roman" w:eastAsia="Yu Gothic Light" w:hAnsi="Times New Roman" w:cs="Times New Roman"/>
          <w:i/>
          <w:color w:val="000000" w:themeColor="text1"/>
          <w:sz w:val="20"/>
          <w:szCs w:val="24"/>
          <w:lang w:val="id-ID"/>
        </w:rPr>
        <w:t>.</w:t>
      </w:r>
    </w:p>
    <w:p w:rsidR="00BA25CD" w:rsidRPr="00A91745" w:rsidRDefault="00BA25CD" w:rsidP="00AF6278">
      <w:pPr>
        <w:spacing w:line="360" w:lineRule="auto"/>
        <w:jc w:val="both"/>
        <w:rPr>
          <w:rFonts w:ascii="Times New Roman" w:eastAsia="Yu Gothic Light" w:hAnsi="Times New Roman" w:cs="Times New Roman"/>
          <w:color w:val="000000" w:themeColor="text1"/>
          <w:sz w:val="20"/>
          <w:szCs w:val="24"/>
          <w:lang w:val="id-ID"/>
        </w:rPr>
      </w:pPr>
      <w:r w:rsidRPr="00A91745">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A91745">
        <w:rPr>
          <w:rFonts w:ascii="Times New Roman" w:eastAsia="Yu Gothic Light" w:hAnsi="Times New Roman" w:cs="Times New Roman"/>
          <w:color w:val="000000" w:themeColor="text1"/>
          <w:sz w:val="20"/>
          <w:szCs w:val="24"/>
        </w:rPr>
        <w:t>9</w:t>
      </w:r>
      <w:r w:rsidRPr="00A91745">
        <w:rPr>
          <w:rFonts w:ascii="Times New Roman" w:eastAsia="Yu Gothic Light" w:hAnsi="Times New Roman" w:cs="Times New Roman"/>
          <w:color w:val="000000" w:themeColor="text1"/>
          <w:sz w:val="20"/>
          <w:szCs w:val="24"/>
          <w:lang w:val="id-ID"/>
        </w:rPr>
        <w:t>0% user satisfaction percentage, which means very satisfying.</w:t>
      </w:r>
    </w:p>
    <w:p w:rsidR="00BA25CD" w:rsidRPr="00A91745" w:rsidRDefault="00BA25CD" w:rsidP="00AF6278">
      <w:pPr>
        <w:spacing w:line="360" w:lineRule="auto"/>
        <w:rPr>
          <w:rFonts w:ascii="Times New Roman" w:hAnsi="Times New Roman" w:cs="Times New Roman"/>
          <w:b/>
          <w:sz w:val="28"/>
          <w:szCs w:val="28"/>
        </w:rPr>
      </w:pPr>
      <w:r w:rsidRPr="00A91745">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KATA PENGANTAR</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kesempatan ini penulis menyampaikan terimakasih kepada :</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Prof. Dr. Totok Prasetyo, B.Eng. (Hons), M.T., IPU, ACPE selaku Direktur Politeknik Negeri Semarang.</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Yusnan Badruzzaman, S.Kom., M.Kom. selaku Ketua Jurusan Teknik Elektro.</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Ibu Idhawati Hestiningsih, S.Kom.</w:t>
      </w:r>
      <w:r w:rsidR="001E1B96" w:rsidRPr="00A91745">
        <w:rPr>
          <w:rFonts w:ascii="Times New Roman" w:hAnsi="Times New Roman" w:cs="Times New Roman"/>
          <w:sz w:val="24"/>
          <w:szCs w:val="24"/>
        </w:rPr>
        <w:t>,</w:t>
      </w:r>
      <w:r w:rsidRPr="00A91745">
        <w:rPr>
          <w:rFonts w:ascii="Times New Roman" w:hAnsi="Times New Roman" w:cs="Times New Roman"/>
          <w:sz w:val="24"/>
          <w:szCs w:val="24"/>
        </w:rPr>
        <w:t xml:space="preserve"> M.Kom. selaku Ketua Program Studi DIII Teknik Informatika.</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Teman-teman Kelas IK-3B yang telah membantu dan mendukung penulis.</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gung Dwi Leksono</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01</w:t>
            </w: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Zulfan Ahmadi</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26</w:t>
            </w:r>
          </w:p>
        </w:tc>
      </w:tr>
    </w:tbl>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1C6176"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ISI</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GAMBA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TABEL</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LAMPIR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 PENDAHULU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Latar Belakang</w:t>
      </w:r>
    </w:p>
    <w:p w:rsidR="00295854" w:rsidRPr="00A91745" w:rsidRDefault="008B3446"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t>Dalam rangka mengubah perilaku</w:t>
      </w:r>
      <w:r w:rsidR="007028EC" w:rsidRPr="00A91745">
        <w:rPr>
          <w:rFonts w:ascii="Times New Roman" w:eastAsia="Malgun Gothic" w:hAnsi="Times New Roman" w:cs="Times New Roman"/>
          <w:color w:val="000000" w:themeColor="text1"/>
          <w:sz w:val="24"/>
          <w:szCs w:val="24"/>
          <w:shd w:val="clear" w:color="auto" w:fill="FFFFFF"/>
        </w:rPr>
        <w:t xml:space="preserve"> karyawan guna meningkatkan tujuan-</w:t>
      </w:r>
      <w:r w:rsidRPr="00A91745">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A91745">
        <w:rPr>
          <w:rFonts w:ascii="Times New Roman" w:eastAsia="Malgun Gothic" w:hAnsi="Times New Roman" w:cs="Times New Roman"/>
          <w:color w:val="000000" w:themeColor="text1"/>
          <w:sz w:val="24"/>
          <w:szCs w:val="24"/>
          <w:shd w:val="clear" w:color="auto" w:fill="FFFFFF"/>
        </w:rPr>
        <w:t>perlu diadakan</w:t>
      </w:r>
      <w:r w:rsidRPr="00A91745">
        <w:rPr>
          <w:rFonts w:ascii="Times New Roman" w:eastAsia="Malgun Gothic" w:hAnsi="Times New Roman" w:cs="Times New Roman"/>
          <w:color w:val="000000" w:themeColor="text1"/>
          <w:sz w:val="24"/>
          <w:szCs w:val="24"/>
          <w:shd w:val="clear" w:color="auto" w:fill="FFFFFF"/>
        </w:rPr>
        <w:t xml:space="preserve"> pelatihan. Sehingga </w:t>
      </w:r>
      <w:r w:rsidR="00362DDA" w:rsidRPr="00A91745">
        <w:rPr>
          <w:rFonts w:ascii="Times New Roman" w:eastAsia="Malgun Gothic" w:hAnsi="Times New Roman" w:cs="Times New Roman"/>
          <w:color w:val="000000" w:themeColor="text1"/>
          <w:sz w:val="24"/>
          <w:szCs w:val="24"/>
          <w:shd w:val="clear" w:color="auto" w:fill="FFFFFF"/>
        </w:rPr>
        <w:t xml:space="preserve">dapat </w:t>
      </w:r>
      <w:r w:rsidRPr="00A91745">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A91745">
        <w:rPr>
          <w:rFonts w:ascii="Times New Roman" w:eastAsia="Malgun Gothic" w:hAnsi="Times New Roman" w:cs="Times New Roman"/>
          <w:color w:val="000000" w:themeColor="text1"/>
          <w:sz w:val="24"/>
          <w:szCs w:val="24"/>
          <w:shd w:val="clear" w:color="auto" w:fill="FFFFFF"/>
        </w:rPr>
        <w:t xml:space="preserve">kinerja </w:t>
      </w:r>
      <w:r w:rsidRPr="00A91745">
        <w:rPr>
          <w:rFonts w:ascii="Times New Roman" w:eastAsia="Malgun Gothic" w:hAnsi="Times New Roman" w:cs="Times New Roman"/>
          <w:color w:val="000000" w:themeColor="text1"/>
          <w:sz w:val="24"/>
          <w:szCs w:val="24"/>
          <w:shd w:val="clear" w:color="auto" w:fill="FFFFFF"/>
        </w:rPr>
        <w:t xml:space="preserve">karyawan. </w:t>
      </w:r>
      <w:r w:rsidR="0080516C" w:rsidRPr="00A91745">
        <w:rPr>
          <w:rFonts w:ascii="Times New Roman" w:eastAsia="Malgun Gothic" w:hAnsi="Times New Roman" w:cs="Times New Roman"/>
          <w:color w:val="000000" w:themeColor="text1"/>
          <w:sz w:val="24"/>
          <w:szCs w:val="24"/>
          <w:shd w:val="clear" w:color="auto" w:fill="FFFFFF"/>
        </w:rPr>
        <w:t>P</w:t>
      </w:r>
      <w:r w:rsidR="007D6369" w:rsidRPr="00A91745">
        <w:rPr>
          <w:rFonts w:ascii="Times New Roman" w:eastAsia="Malgun Gothic" w:hAnsi="Times New Roman" w:cs="Times New Roman"/>
          <w:color w:val="000000" w:themeColor="text1"/>
          <w:sz w:val="24"/>
          <w:szCs w:val="24"/>
          <w:shd w:val="clear" w:color="auto" w:fill="FFFFFF"/>
        </w:rPr>
        <w:t>elatihan</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D6369" w:rsidRPr="00A91745">
        <w:rPr>
          <w:rFonts w:ascii="Times New Roman" w:eastAsia="Malgun Gothic" w:hAnsi="Times New Roman" w:cs="Times New Roman"/>
          <w:color w:val="000000" w:themeColor="text1"/>
          <w:sz w:val="24"/>
          <w:szCs w:val="24"/>
          <w:shd w:val="clear" w:color="auto" w:fill="FFFFFF"/>
        </w:rPr>
        <w:t>ber</w:t>
      </w:r>
      <w:r w:rsidRPr="00A91745">
        <w:rPr>
          <w:rFonts w:ascii="Times New Roman" w:eastAsia="Malgun Gothic" w:hAnsi="Times New Roman" w:cs="Times New Roman"/>
          <w:color w:val="000000" w:themeColor="text1"/>
          <w:sz w:val="24"/>
          <w:szCs w:val="24"/>
          <w:shd w:val="clear" w:color="auto" w:fill="FFFFFF"/>
        </w:rPr>
        <w:t>tujuan</w:t>
      </w:r>
      <w:r w:rsidR="007D6369" w:rsidRPr="00A91745">
        <w:rPr>
          <w:rFonts w:ascii="Times New Roman" w:eastAsia="Malgun Gothic" w:hAnsi="Times New Roman" w:cs="Times New Roman"/>
          <w:color w:val="000000" w:themeColor="text1"/>
          <w:sz w:val="24"/>
          <w:szCs w:val="24"/>
          <w:shd w:val="clear" w:color="auto" w:fill="FFFFFF"/>
        </w:rPr>
        <w:t xml:space="preserve"> agar</w:t>
      </w:r>
      <w:r w:rsidRPr="00A91745">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A91745">
        <w:rPr>
          <w:rFonts w:ascii="Times New Roman" w:eastAsia="Malgun Gothic" w:hAnsi="Times New Roman" w:cs="Times New Roman"/>
          <w:color w:val="000000" w:themeColor="text1"/>
          <w:sz w:val="24"/>
          <w:szCs w:val="24"/>
          <w:shd w:val="clear" w:color="auto" w:fill="FFFFFF"/>
        </w:rPr>
        <w:t xml:space="preserve">dengan </w:t>
      </w:r>
      <w:r w:rsidRPr="00A91745">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A91745">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A91745">
        <w:rPr>
          <w:rFonts w:ascii="Times New Roman" w:eastAsia="Malgun Gothic" w:hAnsi="Times New Roman" w:cs="Times New Roman"/>
          <w:color w:val="000000" w:themeColor="text1"/>
          <w:sz w:val="24"/>
          <w:szCs w:val="24"/>
          <w:shd w:val="clear" w:color="auto" w:fill="FFFFFF"/>
        </w:rPr>
        <w:t xml:space="preserve"> Dalam hal </w:t>
      </w:r>
      <w:r w:rsidR="007028EC" w:rsidRPr="00A91745">
        <w:rPr>
          <w:rFonts w:ascii="Times New Roman" w:eastAsia="Malgun Gothic" w:hAnsi="Times New Roman" w:cs="Times New Roman"/>
          <w:color w:val="000000" w:themeColor="text1"/>
          <w:sz w:val="24"/>
          <w:szCs w:val="24"/>
          <w:shd w:val="clear" w:color="auto" w:fill="FFFFFF"/>
        </w:rPr>
        <w:t>tersebut</w:t>
      </w:r>
      <w:r w:rsidR="00512C11" w:rsidRPr="00A91745">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n dan kesehatan kerja atau PJK3. Sesuai dengan Peraturan Menteri Tenaga Kerja Nomor 4 Tahun 1995 tentang perusahaan jasa keselamatan dan kesehatan kerja yang bertujuan untuk pelaksanaan pemenuhan syarat</w:t>
      </w:r>
      <w:r w:rsidR="007028EC" w:rsidRPr="00A91745">
        <w:rPr>
          <w:rFonts w:ascii="Times New Roman" w:eastAsia="Malgun Gothic" w:hAnsi="Times New Roman" w:cs="Times New Roman"/>
          <w:color w:val="000000" w:themeColor="text1"/>
          <w:sz w:val="24"/>
          <w:szCs w:val="24"/>
          <w:shd w:val="clear" w:color="auto" w:fill="FFFFFF"/>
        </w:rPr>
        <w:t>-</w:t>
      </w:r>
      <w:r w:rsidR="00512C11" w:rsidRPr="00A91745">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028EC" w:rsidRPr="00A91745">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A91745">
        <w:rPr>
          <w:rFonts w:ascii="Times New Roman" w:hAnsi="Times New Roman" w:cs="Times New Roman"/>
          <w:color w:val="000000" w:themeColor="text1"/>
          <w:sz w:val="24"/>
          <w:szCs w:val="24"/>
          <w:shd w:val="clear" w:color="auto" w:fill="FFFFFF"/>
        </w:rPr>
        <w:t>mua</w:t>
      </w:r>
      <w:r w:rsidR="007028EC" w:rsidRPr="00A91745">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A91745">
        <w:rPr>
          <w:rFonts w:ascii="Times New Roman" w:hAnsi="Times New Roman" w:cs="Times New Roman"/>
          <w:iCs/>
          <w:color w:val="000000" w:themeColor="text1"/>
          <w:sz w:val="24"/>
          <w:szCs w:val="24"/>
          <w:shd w:val="clear" w:color="auto" w:fill="FFFFFF"/>
        </w:rPr>
        <w:t>peserta pelatihan</w:t>
      </w:r>
      <w:r w:rsidR="007028EC" w:rsidRPr="00A91745">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A91745" w:rsidRDefault="00295854"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A91745">
        <w:rPr>
          <w:rFonts w:ascii="Times New Roman" w:hAnsi="Times New Roman" w:cs="Times New Roman"/>
          <w:color w:val="000000" w:themeColor="text1"/>
          <w:sz w:val="24"/>
          <w:szCs w:val="24"/>
        </w:rPr>
        <w:t xml:space="preserve">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Mulyadi et al., 2018)</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pendaftaran kursus musik.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Yugus, 2017)</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informasi kursus mengemudi.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Achmadi Prasita Nugroho, 2016)</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Sujono &amp; Nugroho, 2015)</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w:t>
      </w:r>
      <w:r w:rsidR="00E2165F" w:rsidRPr="00A91745">
        <w:rPr>
          <w:rFonts w:ascii="Times New Roman" w:hAnsi="Times New Roman" w:cs="Times New Roman"/>
          <w:i/>
          <w:color w:val="000000" w:themeColor="text1"/>
          <w:sz w:val="24"/>
          <w:szCs w:val="24"/>
        </w:rPr>
        <w:t>website</w:t>
      </w:r>
      <w:r w:rsidR="00846BFD" w:rsidRPr="00A91745">
        <w:rPr>
          <w:rFonts w:ascii="Times New Roman" w:hAnsi="Times New Roman" w:cs="Times New Roman"/>
          <w:color w:val="000000" w:themeColor="text1"/>
          <w:sz w:val="24"/>
          <w:szCs w:val="24"/>
        </w:rPr>
        <w:t>.</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Namun, dari sistem yang</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A91745" w:rsidRDefault="00295854" w:rsidP="00AF6278">
      <w:pPr>
        <w:spacing w:line="360" w:lineRule="auto"/>
        <w:jc w:val="both"/>
        <w:rPr>
          <w:rFonts w:ascii="Times New Roman" w:eastAsia="Malgun Gothic"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A91745">
        <w:rPr>
          <w:rFonts w:ascii="Times New Roman" w:eastAsia="Malgun Gothic" w:hAnsi="Times New Roman" w:cs="Times New Roman"/>
          <w:color w:val="000000" w:themeColor="text1"/>
          <w:sz w:val="24"/>
          <w:szCs w:val="24"/>
          <w:shd w:val="clear" w:color="auto" w:fill="FFFFFF"/>
        </w:rPr>
        <w:t>terpadu dan terintegrasi antara peserta, pengelola</w:t>
      </w:r>
      <w:r w:rsidRPr="00A91745">
        <w:rPr>
          <w:rFonts w:ascii="Times New Roman" w:eastAsia="Malgun Gothic" w:hAnsi="Times New Roman" w:cs="Times New Roman"/>
          <w:color w:val="000000" w:themeColor="text1"/>
          <w:sz w:val="24"/>
          <w:szCs w:val="24"/>
          <w:shd w:val="clear" w:color="auto" w:fill="FFFFFF"/>
        </w:rPr>
        <w:t xml:space="preserve"> dan </w:t>
      </w:r>
      <w:r w:rsidR="00124D41" w:rsidRPr="00A91745">
        <w:rPr>
          <w:rFonts w:ascii="Times New Roman" w:eastAsia="Malgun Gothic" w:hAnsi="Times New Roman" w:cs="Times New Roman"/>
          <w:i/>
          <w:color w:val="000000" w:themeColor="text1"/>
          <w:sz w:val="24"/>
          <w:szCs w:val="24"/>
          <w:shd w:val="clear" w:color="auto" w:fill="FFFFFF"/>
        </w:rPr>
        <w:t>trainers</w:t>
      </w:r>
      <w:r w:rsidR="00D829D5" w:rsidRPr="00A91745">
        <w:rPr>
          <w:rFonts w:ascii="Times New Roman" w:eastAsia="Malgun Gothic" w:hAnsi="Times New Roman" w:cs="Times New Roman"/>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A91745">
        <w:rPr>
          <w:rFonts w:ascii="Times New Roman" w:eastAsia="Malgun Gothic" w:hAnsi="Times New Roman" w:cs="Times New Roman"/>
          <w:i/>
          <w:color w:val="000000" w:themeColor="text1"/>
          <w:sz w:val="24"/>
          <w:szCs w:val="24"/>
          <w:shd w:val="clear" w:color="auto" w:fill="FFFFFF"/>
        </w:rPr>
        <w:t>mobile</w:t>
      </w:r>
      <w:r w:rsidR="00616764" w:rsidRPr="00A91745">
        <w:rPr>
          <w:rFonts w:ascii="Times New Roman" w:eastAsia="Malgun Gothic" w:hAnsi="Times New Roman" w:cs="Times New Roman"/>
          <w:color w:val="000000" w:themeColor="text1"/>
          <w:sz w:val="24"/>
          <w:szCs w:val="24"/>
          <w:shd w:val="clear" w:color="auto" w:fill="FFFFFF"/>
        </w:rPr>
        <w:t xml:space="preserve"> untuk peserta dan </w:t>
      </w:r>
      <w:r w:rsidR="00E2165F" w:rsidRPr="00A91745">
        <w:rPr>
          <w:rFonts w:ascii="Times New Roman" w:eastAsia="Malgun Gothic" w:hAnsi="Times New Roman" w:cs="Times New Roman"/>
          <w:i/>
          <w:color w:val="000000" w:themeColor="text1"/>
          <w:sz w:val="24"/>
          <w:szCs w:val="24"/>
          <w:shd w:val="clear" w:color="auto" w:fill="FFFFFF"/>
        </w:rPr>
        <w:t>website</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untuk pengelola dan </w:t>
      </w:r>
      <w:r w:rsidR="00124D41" w:rsidRPr="00A91745">
        <w:rPr>
          <w:rFonts w:ascii="Times New Roman" w:eastAsia="Malgun Gothic" w:hAnsi="Times New Roman" w:cs="Times New Roman"/>
          <w:i/>
          <w:color w:val="000000" w:themeColor="text1"/>
          <w:sz w:val="24"/>
          <w:szCs w:val="24"/>
          <w:shd w:val="clear" w:color="auto" w:fill="FFFFFF"/>
        </w:rPr>
        <w:t>trainers</w:t>
      </w:r>
      <w:r w:rsidR="00616764" w:rsidRPr="00A91745">
        <w:rPr>
          <w:rFonts w:ascii="Times New Roman" w:eastAsia="Malgun Gothic" w:hAnsi="Times New Roman" w:cs="Times New Roman"/>
          <w:color w:val="000000" w:themeColor="text1"/>
          <w:sz w:val="24"/>
          <w:szCs w:val="24"/>
          <w:shd w:val="clear" w:color="auto" w:fill="FFFFFF"/>
        </w:rPr>
        <w:t>.</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D829D5" w:rsidRPr="00A91745">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A91745">
        <w:rPr>
          <w:rFonts w:ascii="Times New Roman" w:eastAsia="Malgun Gothic" w:hAnsi="Times New Roman" w:cs="Times New Roman"/>
          <w:color w:val="000000" w:themeColor="text1"/>
          <w:sz w:val="24"/>
          <w:szCs w:val="24"/>
          <w:shd w:val="clear" w:color="auto" w:fill="FFFFFF"/>
        </w:rPr>
        <w:t>alam mencari lowongan pekerja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rumusan Masalah</w:t>
      </w:r>
    </w:p>
    <w:p w:rsidR="00E03F8E" w:rsidRPr="00A91745" w:rsidRDefault="00E03F8E"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erdasarkan latar belakang yang telah dijelaskan, </w:t>
      </w:r>
      <w:r w:rsidR="00FD13B8" w:rsidRPr="00A91745">
        <w:rPr>
          <w:rFonts w:ascii="Times New Roman" w:hAnsi="Times New Roman" w:cs="Times New Roman"/>
          <w:color w:val="000000" w:themeColor="text1"/>
          <w:sz w:val="24"/>
          <w:szCs w:val="24"/>
        </w:rPr>
        <w:t>rumusan masalah pada laporan Tugas Akhir ini adalah sebagai berikut</w:t>
      </w:r>
      <w:r w:rsidRPr="00A91745">
        <w:rPr>
          <w:rFonts w:ascii="Times New Roman" w:hAnsi="Times New Roman" w:cs="Times New Roman"/>
          <w:color w:val="000000" w:themeColor="text1"/>
          <w:sz w:val="24"/>
          <w:szCs w:val="24"/>
        </w:rPr>
        <w:t xml:space="preserve"> :</w:t>
      </w:r>
    </w:p>
    <w:p w:rsidR="00AD0D77"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peserta dalam m</w:t>
      </w:r>
      <w:r w:rsidR="00785F09"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85F09" w:rsidRPr="00A91745">
        <w:rPr>
          <w:rFonts w:ascii="Times New Roman" w:hAnsi="Times New Roman" w:cs="Times New Roman"/>
          <w:color w:val="000000" w:themeColor="text1"/>
          <w:sz w:val="24"/>
          <w:szCs w:val="24"/>
        </w:rPr>
        <w:t>, dan memberikan informasi mengenai lowongan pekerjaan kepada peserta pelatihan</w:t>
      </w:r>
      <w:r w:rsidR="00792764"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color w:val="000000" w:themeColor="text1"/>
          <w:sz w:val="24"/>
          <w:szCs w:val="24"/>
        </w:rPr>
        <w:t>?</w:t>
      </w:r>
    </w:p>
    <w:p w:rsidR="001F003C" w:rsidRPr="00A91745" w:rsidRDefault="001F003C"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mbuat sistem untuk memudahkan </w:t>
      </w:r>
      <w:r w:rsidR="00E16853"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 di PT Surya Safety Nusantara ?</w:t>
      </w:r>
    </w:p>
    <w:p w:rsidR="00E03F8E"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administrator dalam mengelola pelatihan di PT Surya Safety Nusantara ?</w:t>
      </w:r>
    </w:p>
    <w:p w:rsidR="009A1223"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rancang dan membangun sistem informasi pelayanan pelatihan berbasis </w:t>
      </w:r>
      <w:r w:rsidR="00E2165F" w:rsidRPr="00A91745">
        <w:rPr>
          <w:rFonts w:ascii="Times New Roman" w:hAnsi="Times New Roman" w:cs="Times New Roman"/>
          <w:i/>
          <w:color w:val="000000" w:themeColor="text1"/>
          <w:sz w:val="24"/>
          <w:szCs w:val="24"/>
        </w:rPr>
        <w:t>website</w:t>
      </w:r>
      <w:r w:rsidRPr="00A91745">
        <w:rPr>
          <w:rFonts w:ascii="Times New Roman" w:hAnsi="Times New Roman" w:cs="Times New Roman"/>
          <w:color w:val="000000" w:themeColor="text1"/>
          <w:sz w:val="24"/>
          <w:szCs w:val="24"/>
        </w:rPr>
        <w:t xml:space="preserve"> dan aplikasi </w:t>
      </w:r>
      <w:r w:rsidRPr="00A91745">
        <w:rPr>
          <w:rFonts w:ascii="Times New Roman" w:hAnsi="Times New Roman" w:cs="Times New Roman"/>
          <w:i/>
          <w:color w:val="000000" w:themeColor="text1"/>
          <w:sz w:val="24"/>
          <w:szCs w:val="24"/>
        </w:rPr>
        <w:t xml:space="preserve">mobile </w:t>
      </w:r>
      <w:r w:rsidRPr="00A91745">
        <w:rPr>
          <w:rFonts w:ascii="Times New Roman" w:hAnsi="Times New Roman" w:cs="Times New Roman"/>
          <w:color w:val="000000" w:themeColor="text1"/>
          <w:sz w:val="24"/>
          <w:szCs w:val="24"/>
        </w:rPr>
        <w:t>di PT Surya Safety Nusa</w:t>
      </w:r>
      <w:r w:rsidR="00AD0D77" w:rsidRPr="00A91745">
        <w:rPr>
          <w:rFonts w:ascii="Times New Roman" w:hAnsi="Times New Roman" w:cs="Times New Roman"/>
          <w:color w:val="000000" w:themeColor="text1"/>
          <w:sz w:val="24"/>
          <w:szCs w:val="24"/>
        </w:rPr>
        <w:t>natara ?</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juan</w:t>
      </w:r>
    </w:p>
    <w:p w:rsidR="007F5E0E" w:rsidRPr="00A91745" w:rsidRDefault="005E0E69"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embuatan pembuatan aplikasi ini adalah :</w:t>
      </w:r>
    </w:p>
    <w:p w:rsidR="005E0E69" w:rsidRPr="00A91745" w:rsidRDefault="005E0E69"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buat sistem untuk memudahkan peserta dalam m</w:t>
      </w:r>
      <w:r w:rsidR="00792764"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92764" w:rsidRPr="00A91745">
        <w:rPr>
          <w:rFonts w:ascii="Times New Roman" w:hAnsi="Times New Roman" w:cs="Times New Roman"/>
          <w:color w:val="000000" w:themeColor="text1"/>
          <w:sz w:val="24"/>
          <w:szCs w:val="24"/>
        </w:rPr>
        <w:t>, dan memberikan informasi mengenai lowongan pekerjaan kepada peserta</w:t>
      </w:r>
      <w:r w:rsidRPr="00A91745">
        <w:rPr>
          <w:rFonts w:ascii="Times New Roman" w:hAnsi="Times New Roman" w:cs="Times New Roman"/>
          <w:color w:val="000000" w:themeColor="text1"/>
          <w:sz w:val="24"/>
          <w:szCs w:val="24"/>
        </w:rPr>
        <w:t>.</w:t>
      </w:r>
    </w:p>
    <w:p w:rsidR="00BD2E09" w:rsidRPr="00A91745" w:rsidRDefault="00F4165E"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E16853" w:rsidRPr="00A91745">
        <w:rPr>
          <w:rFonts w:ascii="Times New Roman" w:hAnsi="Times New Roman" w:cs="Times New Roman"/>
          <w:i/>
          <w:color w:val="000000" w:themeColor="text1"/>
          <w:sz w:val="24"/>
          <w:szCs w:val="24"/>
        </w:rPr>
        <w:t>trainers</w:t>
      </w:r>
      <w:r w:rsidR="005E0E69" w:rsidRPr="00A91745">
        <w:rPr>
          <w:rFonts w:ascii="Times New Roman" w:hAnsi="Times New Roman" w:cs="Times New Roman"/>
          <w:color w:val="000000" w:themeColor="text1"/>
          <w:sz w:val="24"/>
          <w:szCs w:val="24"/>
        </w:rPr>
        <w:t xml:space="preserve"> dalam mengakses informasi pelatihan di PT Surya Safety Nusantara</w:t>
      </w:r>
      <w:r w:rsidRPr="00A91745">
        <w:rPr>
          <w:rFonts w:ascii="Times New Roman" w:hAnsi="Times New Roman" w:cs="Times New Roman"/>
          <w:color w:val="000000" w:themeColor="text1"/>
          <w:sz w:val="24"/>
          <w:szCs w:val="24"/>
        </w:rPr>
        <w:t>.</w:t>
      </w:r>
    </w:p>
    <w:p w:rsidR="005E0E69" w:rsidRPr="00A91745" w:rsidRDefault="00D05492"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5E0E69" w:rsidRPr="00A91745">
        <w:rPr>
          <w:rFonts w:ascii="Times New Roman" w:hAnsi="Times New Roman" w:cs="Times New Roman"/>
          <w:i/>
          <w:color w:val="000000" w:themeColor="text1"/>
          <w:sz w:val="24"/>
          <w:szCs w:val="24"/>
        </w:rPr>
        <w:t>administrator</w:t>
      </w:r>
      <w:r w:rsidR="005E0E69" w:rsidRPr="00A91745">
        <w:rPr>
          <w:rFonts w:ascii="Times New Roman" w:hAnsi="Times New Roman" w:cs="Times New Roman"/>
          <w:color w:val="000000" w:themeColor="text1"/>
          <w:sz w:val="24"/>
          <w:szCs w:val="24"/>
        </w:rPr>
        <w:t xml:space="preserve"> dalam mengelola pelatiha</w:t>
      </w:r>
      <w:r w:rsidRPr="00A91745">
        <w:rPr>
          <w:rFonts w:ascii="Times New Roman" w:hAnsi="Times New Roman" w:cs="Times New Roman"/>
          <w:color w:val="000000" w:themeColor="text1"/>
          <w:sz w:val="24"/>
          <w:szCs w:val="24"/>
        </w:rPr>
        <w:t>n di PT Surya Safety Nusantara.</w:t>
      </w:r>
    </w:p>
    <w:p w:rsidR="005E0E69" w:rsidRPr="00A91745" w:rsidRDefault="00355C2B"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angun sistem informasi </w:t>
      </w:r>
      <w:r w:rsidRPr="00A91745">
        <w:rPr>
          <w:rFonts w:ascii="Times New Roman" w:hAnsi="Times New Roman" w:cs="Times New Roman"/>
          <w:color w:val="000000" w:themeColor="text1"/>
          <w:sz w:val="24"/>
          <w:szCs w:val="24"/>
        </w:rPr>
        <w:t>jasa</w:t>
      </w:r>
      <w:r w:rsidR="005E0E69" w:rsidRPr="00A91745">
        <w:rPr>
          <w:rFonts w:ascii="Times New Roman" w:hAnsi="Times New Roman" w:cs="Times New Roman"/>
          <w:color w:val="000000" w:themeColor="text1"/>
          <w:sz w:val="24"/>
          <w:szCs w:val="24"/>
        </w:rPr>
        <w:t xml:space="preserve"> pelatihan berbasis </w:t>
      </w:r>
      <w:r w:rsidR="00E2165F" w:rsidRPr="00A91745">
        <w:rPr>
          <w:rFonts w:ascii="Times New Roman" w:hAnsi="Times New Roman" w:cs="Times New Roman"/>
          <w:i/>
          <w:color w:val="000000" w:themeColor="text1"/>
          <w:sz w:val="24"/>
          <w:szCs w:val="24"/>
        </w:rPr>
        <w:t>website</w:t>
      </w:r>
      <w:r w:rsidR="005E0E69" w:rsidRPr="00A91745">
        <w:rPr>
          <w:rFonts w:ascii="Times New Roman" w:hAnsi="Times New Roman" w:cs="Times New Roman"/>
          <w:color w:val="000000" w:themeColor="text1"/>
          <w:sz w:val="24"/>
          <w:szCs w:val="24"/>
        </w:rPr>
        <w:t xml:space="preserve"> dan aplikasi </w:t>
      </w:r>
      <w:r w:rsidR="005E0E69" w:rsidRPr="00A91745">
        <w:rPr>
          <w:rFonts w:ascii="Times New Roman" w:hAnsi="Times New Roman" w:cs="Times New Roman"/>
          <w:i/>
          <w:color w:val="000000" w:themeColor="text1"/>
          <w:sz w:val="24"/>
          <w:szCs w:val="24"/>
        </w:rPr>
        <w:t xml:space="preserve">mobile </w:t>
      </w:r>
      <w:r w:rsidR="005E0E69" w:rsidRPr="00A91745">
        <w:rPr>
          <w:rFonts w:ascii="Times New Roman" w:hAnsi="Times New Roman" w:cs="Times New Roman"/>
          <w:color w:val="000000" w:themeColor="text1"/>
          <w:sz w:val="24"/>
          <w:szCs w:val="24"/>
        </w:rPr>
        <w:t>di PT Surya Safety Nusa</w:t>
      </w:r>
      <w:r w:rsidRPr="00A91745">
        <w:rPr>
          <w:rFonts w:ascii="Times New Roman" w:hAnsi="Times New Roman" w:cs="Times New Roman"/>
          <w:color w:val="000000" w:themeColor="text1"/>
          <w:sz w:val="24"/>
          <w:szCs w:val="24"/>
        </w:rPr>
        <w:t>natara</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Manfaat</w:t>
      </w:r>
    </w:p>
    <w:p w:rsidR="00147746" w:rsidRPr="00A91745" w:rsidRDefault="0062022F"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anfaat pembuatan aplikasi ini adalah :</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udahkan peserta dalam me</w:t>
      </w:r>
      <w:r w:rsidR="006F1EA2" w:rsidRPr="00A91745">
        <w:rPr>
          <w:rFonts w:ascii="Times New Roman" w:hAnsi="Times New Roman" w:cs="Times New Roman"/>
          <w:color w:val="000000" w:themeColor="text1"/>
          <w:sz w:val="24"/>
          <w:szCs w:val="24"/>
        </w:rPr>
        <w:t xml:space="preserve">lakukan proses administrasi, </w:t>
      </w:r>
      <w:r w:rsidRPr="00A91745">
        <w:rPr>
          <w:rFonts w:ascii="Times New Roman" w:hAnsi="Times New Roman" w:cs="Times New Roman"/>
          <w:color w:val="000000" w:themeColor="text1"/>
          <w:sz w:val="24"/>
          <w:szCs w:val="24"/>
        </w:rPr>
        <w:t>mengakses informasi pelatihan</w:t>
      </w:r>
      <w:r w:rsidR="006F1EA2" w:rsidRPr="00A91745">
        <w:rPr>
          <w:rFonts w:ascii="Times New Roman" w:hAnsi="Times New Roman" w:cs="Times New Roman"/>
          <w:color w:val="000000" w:themeColor="text1"/>
          <w:sz w:val="24"/>
          <w:szCs w:val="24"/>
        </w:rPr>
        <w:t>, dan memberikan informasi mengenai lowongan pekerjaan</w:t>
      </w:r>
      <w:r w:rsidRPr="00A91745">
        <w:rPr>
          <w:rFonts w:ascii="Times New Roman" w:hAnsi="Times New Roman" w:cs="Times New Roman"/>
          <w:color w:val="000000" w:themeColor="text1"/>
          <w:sz w:val="24"/>
          <w:szCs w:val="24"/>
        </w:rPr>
        <w:t>.</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Memudahkan </w:t>
      </w:r>
      <w:r w:rsidR="00BF2C86"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w:t>
      </w:r>
    </w:p>
    <w:p w:rsidR="00D17944" w:rsidRPr="00A91745" w:rsidRDefault="00831333"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A7221E" w:rsidRPr="00A91745">
        <w:rPr>
          <w:rFonts w:ascii="Times New Roman" w:hAnsi="Times New Roman" w:cs="Times New Roman"/>
          <w:color w:val="000000" w:themeColor="text1"/>
          <w:sz w:val="24"/>
          <w:szCs w:val="24"/>
        </w:rPr>
        <w:t>emudahkan administrator dalam mengelola pelatihan di PT Surya Safety Nusantara.</w:t>
      </w:r>
    </w:p>
    <w:p w:rsidR="00147746" w:rsidRPr="00A91745" w:rsidRDefault="00147746" w:rsidP="00AF6278">
      <w:pPr>
        <w:pStyle w:val="ListParagraph"/>
        <w:spacing w:line="360" w:lineRule="auto"/>
        <w:ind w:left="426"/>
        <w:jc w:val="both"/>
        <w:rPr>
          <w:rFonts w:ascii="Times New Roman" w:hAnsi="Times New Roman" w:cs="Times New Roman"/>
          <w:color w:val="000000" w:themeColor="text1"/>
          <w:sz w:val="24"/>
          <w:szCs w:val="24"/>
        </w:rPr>
      </w:pP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Batasan Masalah</w:t>
      </w:r>
    </w:p>
    <w:p w:rsidR="00124D41" w:rsidRPr="00A91745" w:rsidRDefault="00124D41"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alam pembuatan Tugas Akhir ini, masalah yang akan dibahas terbatas pada :</w:t>
      </w:r>
    </w:p>
    <w:p w:rsidR="00124D41"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124D41" w:rsidRPr="00A91745">
        <w:rPr>
          <w:rFonts w:ascii="Times New Roman" w:hAnsi="Times New Roman" w:cs="Times New Roman"/>
          <w:i/>
          <w:color w:val="000000" w:themeColor="text1"/>
          <w:sz w:val="24"/>
          <w:szCs w:val="24"/>
        </w:rPr>
        <w:t>administrator</w:t>
      </w:r>
      <w:r w:rsidR="00124D41" w:rsidRPr="00A91745">
        <w:rPr>
          <w:rFonts w:ascii="Times New Roman" w:hAnsi="Times New Roman" w:cs="Times New Roman"/>
          <w:color w:val="000000" w:themeColor="text1"/>
          <w:sz w:val="24"/>
          <w:szCs w:val="24"/>
        </w:rPr>
        <w:t xml:space="preserve"> digunakan untuk mengelola pelatihan di PT Surya Safety Nusanatara.</w:t>
      </w:r>
    </w:p>
    <w:p w:rsidR="00895927"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895927" w:rsidRPr="00A91745">
        <w:rPr>
          <w:rFonts w:ascii="Times New Roman" w:hAnsi="Times New Roman" w:cs="Times New Roman"/>
          <w:i/>
          <w:color w:val="000000" w:themeColor="text1"/>
          <w:sz w:val="24"/>
          <w:szCs w:val="24"/>
        </w:rPr>
        <w:t xml:space="preserve">trainers </w:t>
      </w:r>
      <w:r w:rsidR="00895927" w:rsidRPr="00A91745">
        <w:rPr>
          <w:rFonts w:ascii="Times New Roman" w:hAnsi="Times New Roman" w:cs="Times New Roman"/>
          <w:color w:val="000000" w:themeColor="text1"/>
          <w:sz w:val="24"/>
          <w:szCs w:val="24"/>
        </w:rPr>
        <w:t>digunakan untuk mengakses informasi pelatihan di PT Surya Safety Nusantara</w:t>
      </w:r>
      <w:r w:rsidR="000C1DB3" w:rsidRPr="00A91745">
        <w:rPr>
          <w:rFonts w:ascii="Times New Roman" w:hAnsi="Times New Roman" w:cs="Times New Roman"/>
          <w:color w:val="000000" w:themeColor="text1"/>
          <w:sz w:val="24"/>
          <w:szCs w:val="24"/>
        </w:rPr>
        <w:t>.</w:t>
      </w:r>
    </w:p>
    <w:p w:rsidR="00362C0A"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Aplikasi </w:t>
      </w:r>
      <w:r w:rsidRPr="00A91745">
        <w:rPr>
          <w:rFonts w:ascii="Times New Roman" w:hAnsi="Times New Roman" w:cs="Times New Roman"/>
          <w:i/>
          <w:color w:val="000000" w:themeColor="text1"/>
          <w:sz w:val="24"/>
          <w:szCs w:val="24"/>
        </w:rPr>
        <w:t>mobile</w:t>
      </w:r>
      <w:r w:rsidRPr="00A91745">
        <w:rPr>
          <w:rFonts w:ascii="Times New Roman" w:hAnsi="Times New Roman" w:cs="Times New Roman"/>
          <w:color w:val="000000" w:themeColor="text1"/>
          <w:sz w:val="24"/>
          <w:szCs w:val="24"/>
        </w:rPr>
        <w:t xml:space="preserve"> digunakan oleh</w:t>
      </w:r>
      <w:r w:rsidRPr="00A91745">
        <w:rPr>
          <w:rFonts w:ascii="Times New Roman" w:hAnsi="Times New Roman" w:cs="Times New Roman"/>
          <w:i/>
          <w:iCs/>
          <w:color w:val="000000" w:themeColor="text1"/>
          <w:sz w:val="24"/>
          <w:szCs w:val="24"/>
        </w:rPr>
        <w:t xml:space="preserve"> </w:t>
      </w:r>
      <w:r w:rsidR="008272DE" w:rsidRPr="00A91745">
        <w:rPr>
          <w:rFonts w:ascii="Times New Roman" w:hAnsi="Times New Roman" w:cs="Times New Roman"/>
          <w:iCs/>
          <w:color w:val="000000" w:themeColor="text1"/>
          <w:sz w:val="24"/>
          <w:szCs w:val="24"/>
        </w:rPr>
        <w:t>peserta</w:t>
      </w:r>
      <w:r w:rsidRPr="00A91745">
        <w:rPr>
          <w:rFonts w:ascii="Times New Roman" w:hAnsi="Times New Roman" w:cs="Times New Roman"/>
          <w:color w:val="000000" w:themeColor="text1"/>
          <w:sz w:val="24"/>
          <w:szCs w:val="24"/>
        </w:rPr>
        <w:t xml:space="preserve"> untuk melakukan </w:t>
      </w:r>
      <w:r w:rsidR="003E4DB3" w:rsidRPr="00A91745">
        <w:rPr>
          <w:rFonts w:ascii="Times New Roman" w:hAnsi="Times New Roman" w:cs="Times New Roman"/>
          <w:color w:val="000000" w:themeColor="text1"/>
          <w:sz w:val="24"/>
          <w:szCs w:val="24"/>
        </w:rPr>
        <w:t>proses administrasi, mengakses informasi pelatihan, dan memberikan informasi mengenai lowongan pekerjaan</w:t>
      </w:r>
      <w:r w:rsidR="000C1DB3" w:rsidRPr="00A91745">
        <w:rPr>
          <w:rFonts w:ascii="Times New Roman" w:hAnsi="Times New Roman" w:cs="Times New Roman"/>
          <w:color w:val="000000" w:themeColor="text1"/>
          <w:sz w:val="24"/>
          <w:szCs w:val="24"/>
        </w:rPr>
        <w:t>.</w:t>
      </w:r>
    </w:p>
    <w:p w:rsidR="00362C0A"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Sistem ini menggunakan </w:t>
      </w:r>
      <w:r w:rsidRPr="00A91745">
        <w:rPr>
          <w:rFonts w:ascii="Times New Roman" w:hAnsi="Times New Roman" w:cs="Times New Roman"/>
          <w:i/>
          <w:iCs/>
          <w:color w:val="000000" w:themeColor="text1"/>
          <w:sz w:val="24"/>
          <w:szCs w:val="24"/>
        </w:rPr>
        <w:t xml:space="preserve">framework </w:t>
      </w:r>
      <w:r w:rsidRPr="00A91745">
        <w:rPr>
          <w:rFonts w:ascii="Times New Roman" w:hAnsi="Times New Roman" w:cs="Times New Roman"/>
          <w:color w:val="000000" w:themeColor="text1"/>
          <w:sz w:val="24"/>
          <w:szCs w:val="24"/>
        </w:rPr>
        <w:t xml:space="preserve">Laravel dengan DBMS yang digunakan yaitu MySQL serta menerapkan RestfulAPI untuk mengintegrasikan </w:t>
      </w:r>
      <w:r w:rsidRPr="00A91745">
        <w:rPr>
          <w:rFonts w:ascii="Times New Roman" w:hAnsi="Times New Roman" w:cs="Times New Roman"/>
          <w:i/>
          <w:iCs/>
          <w:color w:val="000000" w:themeColor="text1"/>
          <w:sz w:val="24"/>
          <w:szCs w:val="24"/>
        </w:rPr>
        <w:t xml:space="preserve">backend </w:t>
      </w:r>
      <w:r w:rsidRPr="00A91745">
        <w:rPr>
          <w:rFonts w:ascii="Times New Roman" w:hAnsi="Times New Roman" w:cs="Times New Roman"/>
          <w:color w:val="000000" w:themeColor="text1"/>
          <w:sz w:val="24"/>
          <w:szCs w:val="24"/>
        </w:rPr>
        <w:t xml:space="preserve">dan </w:t>
      </w:r>
      <w:r w:rsidRPr="00A91745">
        <w:rPr>
          <w:rFonts w:ascii="Times New Roman" w:hAnsi="Times New Roman" w:cs="Times New Roman"/>
          <w:iCs/>
          <w:color w:val="000000" w:themeColor="text1"/>
          <w:sz w:val="24"/>
          <w:szCs w:val="24"/>
        </w:rPr>
        <w:t>aplikasi</w:t>
      </w:r>
      <w:r w:rsidRPr="00A91745">
        <w:rPr>
          <w:rFonts w:ascii="Times New Roman" w:hAnsi="Times New Roman" w:cs="Times New Roman"/>
          <w:i/>
          <w:iCs/>
          <w:color w:val="000000" w:themeColor="text1"/>
          <w:sz w:val="24"/>
          <w:szCs w:val="24"/>
        </w:rPr>
        <w:t xml:space="preserve"> mobile.</w:t>
      </w:r>
    </w:p>
    <w:p w:rsidR="00124D41"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Proses perancangan aplikasi </w:t>
      </w:r>
      <w:r w:rsidRPr="00A91745">
        <w:rPr>
          <w:rFonts w:ascii="Times New Roman" w:hAnsi="Times New Roman" w:cs="Times New Roman"/>
          <w:i/>
          <w:iCs/>
          <w:color w:val="000000" w:themeColor="text1"/>
          <w:sz w:val="24"/>
          <w:szCs w:val="24"/>
        </w:rPr>
        <w:t>mobile</w:t>
      </w:r>
      <w:r w:rsidRPr="00A91745">
        <w:rPr>
          <w:rFonts w:ascii="Times New Roman" w:hAnsi="Times New Roman" w:cs="Times New Roman"/>
          <w:color w:val="000000" w:themeColor="text1"/>
          <w:sz w:val="24"/>
          <w:szCs w:val="24"/>
        </w:rPr>
        <w:t xml:space="preserve"> menggunakan bahasa pemrograman Kotlin.</w:t>
      </w:r>
      <w:r w:rsidR="003E4DB3" w:rsidRPr="00A91745">
        <w:rPr>
          <w:rFonts w:ascii="Times New Roman" w:hAnsi="Times New Roman" w:cs="Times New Roman"/>
          <w:color w:val="000000" w:themeColor="text1"/>
          <w:sz w:val="24"/>
          <w:szCs w:val="24"/>
        </w:rPr>
        <w:t>.</w:t>
      </w:r>
    </w:p>
    <w:p w:rsidR="00124D41"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Tempat yang menjadi objek penelitian adalah PT Surya Safety Nusantara.</w:t>
      </w:r>
    </w:p>
    <w:p w:rsidR="00521210" w:rsidRPr="00A91745" w:rsidRDefault="00521210" w:rsidP="00AF6278">
      <w:pPr>
        <w:spacing w:line="360" w:lineRule="auto"/>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br w:type="page"/>
      </w:r>
    </w:p>
    <w:p w:rsidR="00403AE8" w:rsidRPr="00A91745" w:rsidRDefault="00BC6209"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w:t>
      </w:r>
      <w:r w:rsidR="00403AE8" w:rsidRPr="00A91745">
        <w:rPr>
          <w:rFonts w:ascii="Times New Roman" w:hAnsi="Times New Roman" w:cs="Times New Roman"/>
          <w:b/>
          <w:color w:val="000000" w:themeColor="text1"/>
          <w:sz w:val="24"/>
          <w:szCs w:val="24"/>
        </w:rPr>
        <w:t>istemati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rPr>
        <w:t>BAB I PENDAHULU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 TINJAUAN PUSTA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A91745">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I KEGIATAN PELAKSANA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giatan pelaksanaan pembuatan sistem menggunakan metode Scrum</w:t>
      </w:r>
      <w:r w:rsidRPr="00A91745">
        <w:rPr>
          <w:rFonts w:ascii="Times New Roman" w:eastAsia="Calibri" w:hAnsi="Times New Roman" w:cs="Times New Roman"/>
          <w:color w:val="000000" w:themeColor="text1"/>
          <w:sz w:val="24"/>
          <w:szCs w:val="24"/>
        </w:rPr>
        <w:t xml:space="preserve">, aktivitas pembuatan dan implementasinya. </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V ANALISIS DAN PEMBAHAS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V KESIMPUL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simpulan dibuatnya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DAFTAR PUSTAKA</w:t>
      </w:r>
      <w:r w:rsidRPr="00A91745">
        <w:rPr>
          <w:rFonts w:ascii="Times New Roman" w:eastAsia="Calibri" w:hAnsi="Times New Roman" w:cs="Times New Roman"/>
          <w:color w:val="000000" w:themeColor="text1"/>
          <w:sz w:val="24"/>
          <w:szCs w:val="24"/>
          <w:lang w:val="id-ID"/>
        </w:rPr>
        <w:tab/>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LAMPIRAN</w:t>
      </w:r>
      <w:bookmarkStart w:id="0" w:name="_Toc329796129"/>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A91745">
        <w:rPr>
          <w:rFonts w:ascii="Times New Roman" w:eastAsia="Calibri" w:hAnsi="Times New Roman" w:cs="Times New Roman"/>
          <w:color w:val="000000" w:themeColor="text1"/>
          <w:sz w:val="24"/>
          <w:szCs w:val="24"/>
          <w:shd w:val="clear" w:color="auto" w:fill="FFFFFF"/>
          <w:lang w:val="id-ID"/>
        </w:rPr>
        <w:t>Tugas Akhi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 TINJAUAN PUSTAK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A91745">
        <w:rPr>
          <w:rFonts w:ascii="Times New Roman" w:hAnsi="Times New Roman" w:cs="Times New Roman"/>
          <w:color w:val="000000" w:themeColor="text1"/>
          <w:sz w:val="24"/>
          <w:szCs w:val="24"/>
        </w:rPr>
        <w:t xml:space="preserve">m juga dipaparkan dalam bab </w:t>
      </w:r>
      <w:r w:rsidRPr="00A91745">
        <w:rPr>
          <w:rFonts w:ascii="Times New Roman" w:hAnsi="Times New Roman" w:cs="Times New Roman"/>
          <w:color w:val="000000" w:themeColor="text1"/>
          <w:sz w:val="24"/>
          <w:szCs w:val="24"/>
        </w:rPr>
        <w:t>ini.</w:t>
      </w:r>
    </w:p>
    <w:p w:rsidR="00996934"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nelitian Terkai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dan siswa. Untuk administrator mengelola cara pendaftaran siswa, data pengajar, pembayaran, jurusan, dan jadwal. Sedangkan untuk siswa dapat melakukan pendaftaran, profil siswa, pembayaran, dan melihat jadwal.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instruktur, atasan, dan siswa. Sistem informasi ini memiliki beberapa fitur seperti registrasi, jadwal, dan informasi siswa. Namun penele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A91745">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A91745">
        <w:rPr>
          <w:rFonts w:ascii="Times New Roman" w:hAnsi="Times New Roman" w:cs="Times New Roman"/>
          <w:i/>
          <w:iCs/>
          <w:sz w:val="24"/>
          <w:szCs w:val="24"/>
        </w:rPr>
        <w:t>workflow</w:t>
      </w:r>
      <w:r w:rsidRPr="00A91745">
        <w:rPr>
          <w:rFonts w:ascii="Times New Roman" w:hAnsi="Times New Roman" w:cs="Times New Roman"/>
          <w:sz w:val="24"/>
          <w:szCs w:val="24"/>
        </w:rPr>
        <w:t xml:space="preserve">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les private.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Disamping itu sistem ini juga belum menyediakan fitur untuk mengakses materi, mengumpulkan tugas, dan pemberian sertifika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user.</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akademik. Sistem ini dibuat untuk menyelesaikan</w:t>
      </w:r>
      <w:r w:rsidRPr="00A91745">
        <w:rPr>
          <w:rFonts w:ascii="Times New Roman" w:hAnsi="Times New Roman" w:cs="Times New Roman"/>
        </w:rPr>
        <w:t xml:space="preserve"> </w:t>
      </w:r>
      <w:r w:rsidRPr="00A91745">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Selain itu, dalam pengelolaan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pencatatan semua transak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kademik.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A91745">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A91745" w:rsidTr="000579D3">
        <w:tc>
          <w:tcPr>
            <w:tcW w:w="511"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No</w:t>
            </w:r>
          </w:p>
        </w:tc>
        <w:tc>
          <w:tcPr>
            <w:tcW w:w="4066"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Judul</w:t>
            </w:r>
          </w:p>
        </w:tc>
        <w:tc>
          <w:tcPr>
            <w:tcW w:w="3355" w:type="dxa"/>
            <w:gridSpan w:val="8"/>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Fitur</w:t>
            </w:r>
          </w:p>
        </w:tc>
      </w:tr>
      <w:tr w:rsidR="00F83F1E" w:rsidRPr="00A91745" w:rsidTr="000579D3">
        <w:tc>
          <w:tcPr>
            <w:tcW w:w="511"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23"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16"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6</w:t>
            </w:r>
          </w:p>
        </w:tc>
        <w:tc>
          <w:tcPr>
            <w:tcW w:w="416"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7</w:t>
            </w:r>
          </w:p>
        </w:tc>
        <w:tc>
          <w:tcPr>
            <w:tcW w:w="412"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lastRenderedPageBreak/>
              <w:t>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3</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4</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6</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7</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8</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9</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0</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3</w:t>
            </w:r>
          </w:p>
        </w:tc>
        <w:tc>
          <w:tcPr>
            <w:tcW w:w="406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Sistem Inf</w:t>
            </w:r>
            <w:r w:rsidR="00910058" w:rsidRPr="00A91745">
              <w:rPr>
                <w:rFonts w:ascii="Times New Roman" w:hAnsi="Times New Roman" w:cs="Times New Roman"/>
                <w:sz w:val="24"/>
                <w:szCs w:val="24"/>
              </w:rPr>
              <w:t>ormasi Penyedia Jasa Pelatihan d</w:t>
            </w:r>
            <w:r w:rsidRPr="00A91745">
              <w:rPr>
                <w:rFonts w:ascii="Times New Roman" w:hAnsi="Times New Roman" w:cs="Times New Roman"/>
                <w:sz w:val="24"/>
                <w:szCs w:val="24"/>
              </w:rPr>
              <w:t>i PT Surya Safety Nusantara</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bl>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br/>
        <w:t>Keterangan :</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platform</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roles (sistem dapat diakses oleh lebih dari satu role)</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emiliki fitur transaksi pembayar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list dan detail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ngakses materi dan form mengumpulkan tugas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download sertifikat pelatihan dan kompetensi</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lihat riwayat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informasi lowongan pekerjaan</w:t>
      </w:r>
    </w:p>
    <w:p w:rsidR="00EF77AE" w:rsidRPr="00A91745" w:rsidRDefault="003B32F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 peserta juga mendapatkan benefit lain seperti fitur untuk mendownload sertifikat, materi, dan mendapatkan informasi lowongan pekerjaan. Selain itu, sistem ini dilengkapi dengan website management untuk admin dan trainer mengelola pelatihan.</w:t>
      </w:r>
    </w:p>
    <w:p w:rsidR="00403AE8"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Teknologi yang digunakan</w:t>
      </w:r>
    </w:p>
    <w:p w:rsidR="00F8751F" w:rsidRPr="00A91745" w:rsidRDefault="00E5054C"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Pada bagian ini membahas tentang teknologi yang digunakan dalam mengembangkan </w:t>
      </w:r>
      <w:r w:rsidRPr="00A91745">
        <w:rPr>
          <w:rFonts w:ascii="Times New Roman" w:hAnsi="Times New Roman" w:cs="Times New Roman"/>
          <w:sz w:val="24"/>
          <w:szCs w:val="24"/>
        </w:rPr>
        <w:t>Sistem Informasi Penyedia Jasa Pelatihan di PT Surya Safety Nusantara yang diantaranya sebagai berikut.</w:t>
      </w:r>
    </w:p>
    <w:p w:rsidR="00403D54"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Metode Agile</w:t>
      </w:r>
    </w:p>
    <w:p w:rsidR="00403D54" w:rsidRPr="00A91745" w:rsidRDefault="00403D54"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lam melakukan metodologi pengembangan perangkat lunak yang didasarkan pada prinsip pengembangan sistem kerja yang dapat beradaptasi den</w:t>
      </w:r>
      <w:r w:rsidR="007B5C41" w:rsidRPr="00A91745">
        <w:rPr>
          <w:rFonts w:ascii="Times New Roman" w:hAnsi="Times New Roman" w:cs="Times New Roman"/>
          <w:sz w:val="24"/>
          <w:szCs w:val="24"/>
        </w:rPr>
        <w:t>gan cepat</w:t>
      </w:r>
      <w:r w:rsidRPr="00A91745">
        <w:rPr>
          <w:rFonts w:ascii="Times New Roman" w:hAnsi="Times New Roman" w:cs="Times New Roman"/>
          <w:sz w:val="24"/>
          <w:szCs w:val="24"/>
        </w:rPr>
        <w:t xml:space="preserve"> diperlukan pendekatan khusus yaitu </w:t>
      </w:r>
      <w:r w:rsidRPr="00A91745">
        <w:rPr>
          <w:rFonts w:ascii="Times New Roman" w:hAnsi="Times New Roman" w:cs="Times New Roman"/>
          <w:i/>
          <w:sz w:val="24"/>
          <w:szCs w:val="24"/>
        </w:rPr>
        <w:t>Agile</w:t>
      </w:r>
      <w:r w:rsidRPr="00A91745">
        <w:rPr>
          <w:rFonts w:ascii="Times New Roman" w:hAnsi="Times New Roman" w:cs="Times New Roman"/>
          <w:sz w:val="24"/>
          <w:szCs w:val="24"/>
        </w:rPr>
        <w:t xml:space="preserve">. Dengan menggunakan metode </w:t>
      </w:r>
      <w:r w:rsidRPr="00A91745">
        <w:rPr>
          <w:rFonts w:ascii="Times New Roman" w:hAnsi="Times New Roman" w:cs="Times New Roman"/>
          <w:i/>
          <w:sz w:val="24"/>
          <w:szCs w:val="24"/>
        </w:rPr>
        <w:t>Agile</w:t>
      </w:r>
      <w:r w:rsidRPr="00A91745">
        <w:rPr>
          <w:rFonts w:ascii="Times New Roman" w:hAnsi="Times New Roman" w:cs="Times New Roman"/>
          <w:sz w:val="24"/>
          <w:szCs w:val="24"/>
        </w:rPr>
        <w:t>, tim dapat merespon ketidakpastian pengembangan perangkat lunak menggunakan incremental berulang. Metode ini dijalankan secara kolaboratif, terstruktur, terorganisir, dan berlangsung dalam jangka waktu pe</w:t>
      </w:r>
      <w:r w:rsidR="007B5C41" w:rsidRPr="00A91745">
        <w:rPr>
          <w:rFonts w:ascii="Times New Roman" w:hAnsi="Times New Roman" w:cs="Times New Roman"/>
          <w:sz w:val="24"/>
          <w:szCs w:val="24"/>
        </w:rPr>
        <w:t xml:space="preserve">ndek dan bertahap. Dalam setiap prosesnya </w:t>
      </w:r>
      <w:r w:rsidRPr="00A91745">
        <w:rPr>
          <w:rFonts w:ascii="Times New Roman" w:hAnsi="Times New Roman" w:cs="Times New Roman"/>
          <w:sz w:val="24"/>
          <w:szCs w:val="24"/>
        </w:rPr>
        <w:t>sela</w:t>
      </w:r>
      <w:r w:rsidR="007B5C41" w:rsidRPr="00A91745">
        <w:rPr>
          <w:rFonts w:ascii="Times New Roman" w:hAnsi="Times New Roman" w:cs="Times New Roman"/>
          <w:sz w:val="24"/>
          <w:szCs w:val="24"/>
        </w:rPr>
        <w:t>l</w:t>
      </w:r>
      <w:r w:rsidRPr="00A91745">
        <w:rPr>
          <w:rFonts w:ascii="Times New Roman" w:hAnsi="Times New Roman" w:cs="Times New Roman"/>
          <w:sz w:val="24"/>
          <w:szCs w:val="24"/>
        </w:rPr>
        <w:t>u dilakukan evaluasi untuk memperbaiki hal-hal yang dirasa perlu ditingkatkan.</w:t>
      </w:r>
    </w:p>
    <w:p w:rsidR="00A43D57" w:rsidRPr="00A91745" w:rsidRDefault="007B5C41"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 xml:space="preserve">Kerangka Kerja </w:t>
      </w:r>
      <w:r w:rsidR="00403D54" w:rsidRPr="00A91745">
        <w:rPr>
          <w:rFonts w:ascii="Times New Roman" w:hAnsi="Times New Roman" w:cs="Times New Roman"/>
          <w:b/>
          <w:color w:val="auto"/>
        </w:rPr>
        <w:t>Scrum</w:t>
      </w:r>
    </w:p>
    <w:p w:rsidR="00A43D57" w:rsidRPr="00A91745" w:rsidRDefault="00A43D5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Salah satu kerangka kerja yang digunakan dalam mengembang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 xml:space="preserve">adalah </w:t>
      </w:r>
      <w:r w:rsidRPr="00A91745">
        <w:rPr>
          <w:rFonts w:ascii="Times New Roman" w:hAnsi="Times New Roman" w:cs="Times New Roman"/>
          <w:i/>
          <w:sz w:val="24"/>
          <w:szCs w:val="24"/>
        </w:rPr>
        <w:t xml:space="preserve">scrum. Scrum </w:t>
      </w:r>
      <w:r w:rsidRPr="00A91745">
        <w:rPr>
          <w:rFonts w:ascii="Times New Roman" w:hAnsi="Times New Roman" w:cs="Times New Roman"/>
          <w:sz w:val="24"/>
          <w:szCs w:val="24"/>
        </w:rPr>
        <w:t xml:space="preserve">bisa digunakan untuk pengembangan produk yang bersifat kompleks dan senantiasa berubah. Scrum dapat membantu pengerjaan proyek dengan perhitungan </w:t>
      </w:r>
      <w:r w:rsidRPr="00A91745">
        <w:rPr>
          <w:rFonts w:ascii="Times New Roman" w:hAnsi="Times New Roman" w:cs="Times New Roman"/>
          <w:i/>
          <w:sz w:val="24"/>
          <w:szCs w:val="24"/>
        </w:rPr>
        <w:t>cos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yang </w:t>
      </w:r>
      <w:r w:rsidRPr="00A91745">
        <w:rPr>
          <w:rFonts w:ascii="Times New Roman" w:hAnsi="Times New Roman" w:cs="Times New Roman"/>
          <w:sz w:val="24"/>
          <w:szCs w:val="24"/>
        </w:rPr>
        <w:t xml:space="preserve">lebih rendah, disesuaikan dengan pertimbangan kepuasan user sebagai fokus utama. Inti dalam penggunaan </w:t>
      </w:r>
      <w:r w:rsidRPr="00A91745">
        <w:rPr>
          <w:rFonts w:ascii="Times New Roman" w:hAnsi="Times New Roman" w:cs="Times New Roman"/>
          <w:i/>
          <w:sz w:val="24"/>
          <w:szCs w:val="24"/>
        </w:rPr>
        <w:t>scrum</w:t>
      </w:r>
      <w:r w:rsidRPr="00A91745">
        <w:rPr>
          <w:rFonts w:ascii="Times New Roman" w:hAnsi="Times New Roman" w:cs="Times New Roman"/>
          <w:sz w:val="24"/>
          <w:szCs w:val="24"/>
        </w:rPr>
        <w:t xml:space="preserve"> adalah </w:t>
      </w:r>
      <w:r w:rsidRPr="00A91745">
        <w:rPr>
          <w:rFonts w:ascii="Times New Roman" w:hAnsi="Times New Roman" w:cs="Times New Roman"/>
          <w:i/>
          <w:sz w:val="24"/>
          <w:szCs w:val="24"/>
        </w:rPr>
        <w:t>sprint</w:t>
      </w:r>
      <w:r w:rsidRPr="00A91745">
        <w:rPr>
          <w:rFonts w:ascii="Times New Roman" w:hAnsi="Times New Roman" w:cs="Times New Roman"/>
          <w:sz w:val="24"/>
          <w:szCs w:val="24"/>
        </w:rPr>
        <w:t xml:space="preserve">. Dimana dalam melaku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sejumlah pekerjaan yang sudah direncanakan harus diselesaikan kemudian dievaluasi</w:t>
      </w:r>
      <w:r w:rsidRPr="00A91745">
        <w:rPr>
          <w:rFonts w:ascii="Times New Roman" w:hAnsi="Times New Roman" w:cs="Times New Roman"/>
          <w:i/>
          <w:sz w:val="24"/>
          <w:szCs w:val="24"/>
        </w:rPr>
        <w:t xml:space="preserve">. </w:t>
      </w:r>
      <w:r w:rsidRPr="00A91745">
        <w:rPr>
          <w:rFonts w:ascii="Times New Roman" w:hAnsi="Times New Roman" w:cs="Times New Roman"/>
          <w:sz w:val="24"/>
          <w:szCs w:val="24"/>
        </w:rPr>
        <w:t xml:space="preserve">Cara kerja </w:t>
      </w:r>
      <w:r w:rsidRPr="00A91745">
        <w:rPr>
          <w:rFonts w:ascii="Times New Roman" w:hAnsi="Times New Roman" w:cs="Times New Roman"/>
          <w:i/>
          <w:sz w:val="24"/>
          <w:szCs w:val="24"/>
        </w:rPr>
        <w:t xml:space="preserve">scrum </w:t>
      </w:r>
      <w:r w:rsidRPr="00A91745">
        <w:rPr>
          <w:rFonts w:ascii="Times New Roman" w:hAnsi="Times New Roman" w:cs="Times New Roman"/>
          <w:sz w:val="24"/>
          <w:szCs w:val="24"/>
        </w:rPr>
        <w:t xml:space="preserve">mengguna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memiliki beberapa tahapan antara lain : product backlog, sprint planning meeting, sprint backlog, sprint execution, finished work.</w:t>
      </w:r>
    </w:p>
    <w:p w:rsidR="008A2712" w:rsidRPr="00A91745" w:rsidRDefault="006B3189"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Flowchart</w:t>
      </w:r>
    </w:p>
    <w:p w:rsidR="008A2712" w:rsidRPr="00A91745" w:rsidRDefault="008A271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erjemahkan suatu program agar mudah dipahami secara umum dapat menggunakan </w:t>
      </w:r>
      <w:r w:rsidRPr="00A91745">
        <w:rPr>
          <w:rFonts w:ascii="Times New Roman" w:hAnsi="Times New Roman" w:cs="Times New Roman"/>
          <w:i/>
          <w:sz w:val="24"/>
          <w:szCs w:val="24"/>
        </w:rPr>
        <w:t xml:space="preserve">flowchart. Flowchart </w:t>
      </w:r>
      <w:r w:rsidRPr="00A91745">
        <w:rPr>
          <w:rFonts w:ascii="Times New Roman" w:hAnsi="Times New Roman" w:cs="Times New Roman"/>
          <w:sz w:val="24"/>
          <w:szCs w:val="24"/>
        </w:rPr>
        <w:t>merupakan suatu bagan dengan simbol-simbol tertentu yang menggambarkan urutan proses secara mendetail antara suatu proses dengan proses lainnya dalam suatu program. Dengan diagram alur dapat menunjukan secara jelas, arus pengendalian suatu algoritma melaksanakan suatu rangkaian kegiatan secara logis dan sistematis.</w:t>
      </w:r>
    </w:p>
    <w:p w:rsidR="008A2712" w:rsidRPr="00A91745" w:rsidRDefault="008A2712" w:rsidP="00AF6278">
      <w:pPr>
        <w:spacing w:line="360" w:lineRule="auto"/>
        <w:rPr>
          <w:rFonts w:ascii="Times New Roman" w:hAnsi="Times New Roman" w:cs="Times New Roman"/>
        </w:rPr>
      </w:pPr>
    </w:p>
    <w:p w:rsidR="00CE7652"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Block Diagram</w:t>
      </w:r>
    </w:p>
    <w:p w:rsidR="00CE7652" w:rsidRPr="00A91745" w:rsidRDefault="00191171"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digunakan untuk menjelaskan suatu proses kerja dari suatu alat atau sistem.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erupakan rancangan awal sebelum alat atau sistem dibuat. Dengan adanya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aka semua proses akan terlihat jelas seperti komponen yang digunakan, input dan output sistem, proses kerja sistem secara runtut.</w:t>
      </w:r>
      <w:r w:rsidR="003D3B52" w:rsidRPr="00A91745">
        <w:rPr>
          <w:rFonts w:ascii="Times New Roman" w:hAnsi="Times New Roman" w:cs="Times New Roman"/>
          <w:sz w:val="24"/>
          <w:szCs w:val="24"/>
        </w:rPr>
        <w:t xml:space="preserve"> Tanpa adanya </w:t>
      </w:r>
      <w:r w:rsidR="003D3B52" w:rsidRPr="00A91745">
        <w:rPr>
          <w:rFonts w:ascii="Times New Roman" w:hAnsi="Times New Roman" w:cs="Times New Roman"/>
          <w:i/>
          <w:sz w:val="24"/>
          <w:szCs w:val="24"/>
        </w:rPr>
        <w:t xml:space="preserve">block diagram </w:t>
      </w:r>
      <w:r w:rsidR="003D3B52" w:rsidRPr="00A91745">
        <w:rPr>
          <w:rFonts w:ascii="Times New Roman" w:hAnsi="Times New Roman" w:cs="Times New Roman"/>
          <w:sz w:val="24"/>
          <w:szCs w:val="24"/>
        </w:rPr>
        <w:t>untuk membaca sistem akan mengalami kesulitan memahami proses kerja alat atau sistem yang dibuat.</w:t>
      </w:r>
    </w:p>
    <w:p w:rsidR="00C730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Use Case Diagram</w:t>
      </w:r>
    </w:p>
    <w:p w:rsidR="00C73099" w:rsidRPr="00A91745" w:rsidRDefault="00C730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mpermudah pembacaan suatu sistem informasi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 xml:space="preserve">sangat bagus dalam mendeskripsikan sistem informasi. Secara sederhana </w:t>
      </w:r>
      <w:r w:rsidRPr="00A91745">
        <w:rPr>
          <w:rFonts w:ascii="Times New Roman" w:hAnsi="Times New Roman" w:cs="Times New Roman"/>
          <w:i/>
          <w:sz w:val="24"/>
          <w:szCs w:val="24"/>
        </w:rPr>
        <w:t>use case diagram</w:t>
      </w:r>
      <w:r w:rsidRPr="00A91745">
        <w:rPr>
          <w:rFonts w:ascii="Times New Roman" w:hAnsi="Times New Roman" w:cs="Times New Roman"/>
          <w:sz w:val="24"/>
          <w:szCs w:val="24"/>
        </w:rPr>
        <w:t xml:space="preserve"> digunakan untuk mengetahui fungsi apa saja yang ada di dalam sebuah sistem informasi dan siapa saja yang berhak menggunakan fungsi-fungsi itu. Sehingga penggunaan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pada pembacaan sistem sangat diperluakan untuk mempermudah dalam memahami sistem tersebut.</w:t>
      </w:r>
    </w:p>
    <w:p w:rsidR="005076EF"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ntity Relationship Diagram</w:t>
      </w:r>
    </w:p>
    <w:p w:rsidR="005076EF" w:rsidRPr="00A91745" w:rsidRDefault="005076E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digunakan untuk mendokumentasikan data perusahaan dengan mengidentifikasi jenis entitas dan hubungannya. Dengan menggunakan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pembuatan model data menjadi fleksibel dan dapat diadaptasi untuk berbagai pendekatan yang mungkin diikuti perusahaan dalam pengembangan sistem.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menampilkan dengan jelas hubungan antar file-file dalam database dengan begitu diharapkan programmer dapat menentukan program yang akan dibuat. Hal ini sangat membantu dalam merevisi program atau dalam pengembangan program nantinya.</w:t>
      </w:r>
    </w:p>
    <w:p w:rsidR="002E44CE"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ctivity Diagram</w:t>
      </w:r>
    </w:p>
    <w:p w:rsidR="002E44CE" w:rsidRPr="00A91745" w:rsidRDefault="002E44C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nggunakan workflow aliran kerja atau aktivitas dari sebuah sistem atau proses bisnis atau menu yang ada pada perangkat lunak diperlukan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Hal yang harus diperhatikan adalah diagram aktivitas menggambarkan aktivitas sistem bukan apa yang dilakukan aktor, jadi aktivitas yang dapat dilakukan oleh sistem.</w:t>
      </w:r>
    </w:p>
    <w:p w:rsidR="002E44CE" w:rsidRPr="00A91745" w:rsidRDefault="002E44CE" w:rsidP="00AF6278">
      <w:pPr>
        <w:spacing w:line="360" w:lineRule="auto"/>
        <w:rPr>
          <w:rFonts w:ascii="Times New Roman" w:hAnsi="Times New Roman" w:cs="Times New Roman"/>
        </w:rPr>
      </w:pPr>
    </w:p>
    <w:p w:rsidR="007435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Figma</w:t>
      </w:r>
    </w:p>
    <w:p w:rsidR="00743599" w:rsidRPr="00A91745" w:rsidRDefault="007435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Figma digunakan untuk melakukan editor grafis vektor dan alat prototyping berbasis web serta fitur dapat digunakan secara </w:t>
      </w:r>
      <w:r w:rsidRPr="00A91745">
        <w:rPr>
          <w:rFonts w:ascii="Times New Roman" w:hAnsi="Times New Roman" w:cs="Times New Roman"/>
          <w:i/>
          <w:sz w:val="24"/>
          <w:szCs w:val="24"/>
        </w:rPr>
        <w:t>offline</w:t>
      </w:r>
      <w:r w:rsidRPr="00A91745">
        <w:rPr>
          <w:rFonts w:ascii="Times New Roman" w:hAnsi="Times New Roman" w:cs="Times New Roman"/>
          <w:sz w:val="24"/>
          <w:szCs w:val="24"/>
        </w:rPr>
        <w:t xml:space="preserve"> melalui aplikasi desktop. Fitur Figma berfokus pada penggunaan antarmuka pengguna dan desain pengalaman pengguna dengan penekanan pada kolaborasi. Pada pengembangan sistem informasi ini, figma digunakan untuk membuat wireframe dan desain UI sistem.</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orid</w:t>
      </w:r>
    </w:p>
    <w:p w:rsidR="00D86546" w:rsidRPr="00A91745" w:rsidRDefault="00D86546" w:rsidP="00AF6278">
      <w:pPr>
        <w:spacing w:line="360" w:lineRule="auto"/>
        <w:jc w:val="both"/>
        <w:rPr>
          <w:rFonts w:ascii="Times New Roman" w:hAnsi="Times New Roman" w:cs="Times New Roman"/>
        </w:rPr>
      </w:pPr>
      <w:r w:rsidRPr="00A91745">
        <w:rPr>
          <w:rFonts w:ascii="Times New Roman" w:hAnsi="Times New Roman" w:cs="Times New Roman"/>
          <w:color w:val="000000" w:themeColor="text1"/>
          <w:sz w:val="24"/>
        </w:rPr>
        <w:t xml:space="preserve">Sistem operasi berbasis linux </w:t>
      </w:r>
      <w:r w:rsidR="00370F34" w:rsidRPr="00A91745">
        <w:rPr>
          <w:rFonts w:ascii="Times New Roman" w:hAnsi="Times New Roman" w:cs="Times New Roman"/>
          <w:color w:val="000000" w:themeColor="text1"/>
          <w:sz w:val="24"/>
        </w:rPr>
        <w:t xml:space="preserve">yang dirancang untuk perangkat </w:t>
      </w:r>
      <w:r w:rsidR="00243DC3" w:rsidRPr="00A91745">
        <w:rPr>
          <w:rFonts w:ascii="Times New Roman" w:hAnsi="Times New Roman" w:cs="Times New Roman"/>
          <w:i/>
          <w:color w:val="000000" w:themeColor="text1"/>
          <w:sz w:val="24"/>
        </w:rPr>
        <w:t>mobile</w:t>
      </w:r>
      <w:r w:rsidR="00370F34" w:rsidRPr="00A91745">
        <w:rPr>
          <w:rFonts w:ascii="Times New Roman" w:hAnsi="Times New Roman" w:cs="Times New Roman"/>
          <w:color w:val="000000" w:themeColor="text1"/>
          <w:sz w:val="24"/>
        </w:rPr>
        <w:t xml:space="preserve"> </w:t>
      </w:r>
      <w:r w:rsidRPr="00A91745">
        <w:rPr>
          <w:rFonts w:ascii="Times New Roman" w:hAnsi="Times New Roman" w:cs="Times New Roman"/>
          <w:color w:val="000000" w:themeColor="text1"/>
          <w:sz w:val="24"/>
        </w:rPr>
        <w:t>atau</w:t>
      </w:r>
      <w:r w:rsidR="00370F34" w:rsidRPr="00A91745">
        <w:rPr>
          <w:rFonts w:ascii="Times New Roman" w:hAnsi="Times New Roman" w:cs="Times New Roman"/>
          <w:color w:val="000000" w:themeColor="text1"/>
          <w:sz w:val="24"/>
        </w:rPr>
        <w:t xml:space="preserve"> bi</w:t>
      </w:r>
      <w:r w:rsidR="00243DC3" w:rsidRPr="00A91745">
        <w:rPr>
          <w:rFonts w:ascii="Times New Roman" w:hAnsi="Times New Roman" w:cs="Times New Roman"/>
          <w:color w:val="000000" w:themeColor="text1"/>
          <w:sz w:val="24"/>
        </w:rPr>
        <w:t>a</w:t>
      </w:r>
      <w:r w:rsidR="00370F34" w:rsidRPr="00A91745">
        <w:rPr>
          <w:rFonts w:ascii="Times New Roman" w:hAnsi="Times New Roman" w:cs="Times New Roman"/>
          <w:color w:val="000000" w:themeColor="text1"/>
          <w:sz w:val="24"/>
        </w:rPr>
        <w:t>sa</w:t>
      </w:r>
      <w:r w:rsidRPr="00A91745">
        <w:rPr>
          <w:rFonts w:ascii="Times New Roman" w:hAnsi="Times New Roman" w:cs="Times New Roman"/>
          <w:color w:val="000000" w:themeColor="text1"/>
          <w:sz w:val="24"/>
        </w:rPr>
        <w:t xml:space="preserve"> disebut andorid. Android menyediakan </w:t>
      </w:r>
      <w:r w:rsidRPr="00A91745">
        <w:rPr>
          <w:rFonts w:ascii="Times New Roman" w:hAnsi="Times New Roman" w:cs="Times New Roman"/>
          <w:i/>
          <w:color w:val="000000" w:themeColor="text1"/>
          <w:sz w:val="24"/>
        </w:rPr>
        <w:t xml:space="preserve">platform </w:t>
      </w:r>
      <w:r w:rsidRPr="00A91745">
        <w:rPr>
          <w:rFonts w:ascii="Times New Roman" w:hAnsi="Times New Roman" w:cs="Times New Roman"/>
          <w:color w:val="000000" w:themeColor="text1"/>
          <w:sz w:val="24"/>
        </w:rPr>
        <w:t>terbuka bagi para pengembang untuk menciptakan aplikasi mereka sendiri. Android memungkinkan perangkat lunak untuk dimodifikasi secara bebas dan didistribusikan oleh para pembuat perangkat, operator nirkabel, dan pengembang aplikasi.</w:t>
      </w:r>
      <w:r w:rsidR="00370F34" w:rsidRPr="00A91745">
        <w:rPr>
          <w:rFonts w:ascii="Times New Roman" w:hAnsi="Times New Roman" w:cs="Times New Roman"/>
          <w:color w:val="000000" w:themeColor="text1"/>
          <w:sz w:val="24"/>
        </w:rPr>
        <w:t xml:space="preserve"> Android menjadi salah satu sistem operasi yang mudah untuk dioperasikan oleh penggunanya.</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roid Studio</w:t>
      </w:r>
    </w:p>
    <w:p w:rsidR="004F6A3F" w:rsidRPr="00A91745" w:rsidRDefault="004F6A3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Dalam pengembangan android dibutuhkan Integrated Development Environment (IDE) secara resmi berdasarkan IntelliJ IDEA. Android Studio menjadi salah satu editor kode dan alat pengembang IntelliJ yang kuat, Android Studio menawarkan lebih banyak fitur yang meningkatkan produktivitas saat membangun aplikasi android. Software ini digunakan sebagai alat untuk membuat aplikasi android.</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Kotlin</w:t>
      </w:r>
    </w:p>
    <w:p w:rsidR="003B4DED" w:rsidRPr="00A91745" w:rsidRDefault="00640787"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mbuat aplikasi android dibutuhkan b</w:t>
      </w:r>
      <w:r w:rsidR="003B4DED" w:rsidRPr="00A91745">
        <w:rPr>
          <w:rFonts w:ascii="Times New Roman" w:hAnsi="Times New Roman" w:cs="Times New Roman"/>
          <w:sz w:val="24"/>
          <w:szCs w:val="24"/>
        </w:rPr>
        <w:t xml:space="preserve">ahasa pemrograman </w:t>
      </w:r>
      <w:r w:rsidR="00285306" w:rsidRPr="00A91745">
        <w:rPr>
          <w:rFonts w:ascii="Times New Roman" w:hAnsi="Times New Roman" w:cs="Times New Roman"/>
          <w:sz w:val="24"/>
          <w:szCs w:val="24"/>
        </w:rPr>
        <w:t>yang kompatib</w:t>
      </w:r>
      <w:r w:rsidRPr="00A91745">
        <w:rPr>
          <w:rFonts w:ascii="Times New Roman" w:hAnsi="Times New Roman" w:cs="Times New Roman"/>
          <w:sz w:val="24"/>
          <w:szCs w:val="24"/>
        </w:rPr>
        <w:t>e</w:t>
      </w:r>
      <w:r w:rsidR="00285306" w:rsidRPr="00A91745">
        <w:rPr>
          <w:rFonts w:ascii="Times New Roman" w:hAnsi="Times New Roman" w:cs="Times New Roman"/>
          <w:sz w:val="24"/>
          <w:szCs w:val="24"/>
        </w:rPr>
        <w:t>l</w:t>
      </w:r>
      <w:r w:rsidRPr="00A91745">
        <w:rPr>
          <w:rFonts w:ascii="Times New Roman" w:hAnsi="Times New Roman" w:cs="Times New Roman"/>
          <w:sz w:val="24"/>
          <w:szCs w:val="24"/>
        </w:rPr>
        <w:t xml:space="preserve"> dengan sistem android. Salah satu Bahasa pemrograman yang digunakan adalah Kotlin. Kotlin</w:t>
      </w:r>
      <w:r w:rsidR="003B4DED" w:rsidRPr="00A91745">
        <w:rPr>
          <w:rFonts w:ascii="Times New Roman" w:hAnsi="Times New Roman" w:cs="Times New Roman"/>
          <w:sz w:val="24"/>
          <w:szCs w:val="24"/>
        </w:rPr>
        <w:t xml:space="preserve"> disajikan secara statis </w:t>
      </w:r>
      <w:r w:rsidR="00285306" w:rsidRPr="00A91745">
        <w:rPr>
          <w:rFonts w:ascii="Times New Roman" w:hAnsi="Times New Roman" w:cs="Times New Roman"/>
          <w:sz w:val="24"/>
          <w:szCs w:val="24"/>
        </w:rPr>
        <w:t>dan</w:t>
      </w:r>
      <w:r w:rsidR="003B4DED" w:rsidRPr="00A91745">
        <w:rPr>
          <w:rFonts w:ascii="Times New Roman" w:hAnsi="Times New Roman" w:cs="Times New Roman"/>
          <w:sz w:val="24"/>
          <w:szCs w:val="24"/>
        </w:rPr>
        <w:t xml:space="preserve"> berjalan pada platform Java Virtual Machine (JVM). Kotlin menggunakan compiler LLVM yang artinya dapat dikompilasi ke dalam kode JavaScript. Kotlin dilengkapi dengan banyak fitur canggih yang dikembangkan dengan mempertimbangkan produktivitas pengembang aplikasi. Pengembang didorong untuk mempertimbangkan potensi masalah yang mungkin muncul oleh kode mereka dari tahap awa</w:t>
      </w:r>
      <w:r w:rsidR="004601C5" w:rsidRPr="00A91745">
        <w:rPr>
          <w:rFonts w:ascii="Times New Roman" w:hAnsi="Times New Roman" w:cs="Times New Roman"/>
          <w:sz w:val="24"/>
          <w:szCs w:val="24"/>
        </w:rPr>
        <w:t>l proses pengembangan aplikasi.</w:t>
      </w:r>
    </w:p>
    <w:p w:rsidR="00132F9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Retrofit</w:t>
      </w:r>
    </w:p>
    <w:p w:rsidR="00132F97" w:rsidRPr="00A91745" w:rsidRDefault="00132F9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rubah bentuk REST API menjadi bentuk interface dalam android dibutuhkan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memiliki type-safe HTTP Client yang dapat digunakan untuk Android, Java, dan Kotlin. Dengan </w:t>
      </w:r>
      <w:r w:rsidRPr="00A91745">
        <w:rPr>
          <w:rFonts w:ascii="Times New Roman" w:hAnsi="Times New Roman" w:cs="Times New Roman"/>
          <w:i/>
          <w:sz w:val="24"/>
          <w:szCs w:val="24"/>
        </w:rPr>
        <w:t>library</w:t>
      </w:r>
      <w:r w:rsidRPr="00A91745">
        <w:rPr>
          <w:rFonts w:ascii="Times New Roman" w:hAnsi="Times New Roman" w:cs="Times New Roman"/>
          <w:sz w:val="24"/>
          <w:szCs w:val="24"/>
        </w:rPr>
        <w:t xml:space="preserve"> ini dapat memudahkan dalam mengkonsumsi REST API yang berperan sebagai REST client lewat kode aplikasi untuk kebutuhan transaksi data.</w:t>
      </w:r>
    </w:p>
    <w:p w:rsidR="009673EC"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xtensible Markup Language</w:t>
      </w:r>
    </w:p>
    <w:p w:rsidR="009673EC" w:rsidRPr="00A91745" w:rsidRDefault="00DA0C6A" w:rsidP="00AF6278">
      <w:pPr>
        <w:spacing w:line="360" w:lineRule="auto"/>
        <w:jc w:val="both"/>
        <w:rPr>
          <w:rFonts w:ascii="Times New Roman" w:hAnsi="Times New Roman" w:cs="Times New Roman"/>
          <w:sz w:val="24"/>
        </w:rPr>
      </w:pPr>
      <w:r w:rsidRPr="00A91745">
        <w:rPr>
          <w:rFonts w:ascii="Times New Roman" w:hAnsi="Times New Roman" w:cs="Times New Roman"/>
          <w:sz w:val="24"/>
        </w:rPr>
        <w:t xml:space="preserve">Untuk membuat layout aplikasi android dibutuhkan bahasa markup yaitu </w:t>
      </w:r>
      <w:r w:rsidRPr="00A91745">
        <w:rPr>
          <w:rFonts w:ascii="Times New Roman" w:hAnsi="Times New Roman" w:cs="Times New Roman"/>
          <w:i/>
          <w:sz w:val="24"/>
        </w:rPr>
        <w:t xml:space="preserve">extensible markup language. Extensible markup language </w:t>
      </w:r>
      <w:r w:rsidRPr="00A91745">
        <w:rPr>
          <w:rFonts w:ascii="Times New Roman" w:hAnsi="Times New Roman" w:cs="Times New Roman"/>
          <w:sz w:val="24"/>
        </w:rPr>
        <w:t xml:space="preserve">bertugas untuk membentuk struktur </w:t>
      </w:r>
      <w:r w:rsidR="00A11093" w:rsidRPr="00A91745">
        <w:rPr>
          <w:rFonts w:ascii="Times New Roman" w:hAnsi="Times New Roman" w:cs="Times New Roman"/>
          <w:sz w:val="24"/>
        </w:rPr>
        <w:t>proyek pada java atau kotlin.</w:t>
      </w:r>
      <w:r w:rsidR="00E53886" w:rsidRPr="00A91745">
        <w:rPr>
          <w:rFonts w:ascii="Times New Roman" w:hAnsi="Times New Roman" w:cs="Times New Roman"/>
          <w:sz w:val="24"/>
        </w:rPr>
        <w:t xml:space="preserve"> E</w:t>
      </w:r>
      <w:r w:rsidR="00E53886" w:rsidRPr="00A91745">
        <w:rPr>
          <w:rFonts w:ascii="Times New Roman" w:hAnsi="Times New Roman" w:cs="Times New Roman"/>
          <w:i/>
          <w:sz w:val="24"/>
        </w:rPr>
        <w:t xml:space="preserve">xtensible markup language </w:t>
      </w:r>
      <w:r w:rsidR="00E53886" w:rsidRPr="00A91745">
        <w:rPr>
          <w:rFonts w:ascii="Times New Roman" w:hAnsi="Times New Roman" w:cs="Times New Roman"/>
          <w:sz w:val="24"/>
        </w:rPr>
        <w:t xml:space="preserve">dapat membuat dokumen diangkut melintasi sistem dan aplikasi. Selain itu </w:t>
      </w:r>
      <w:r w:rsidR="00E53886" w:rsidRPr="00A91745">
        <w:rPr>
          <w:rFonts w:ascii="Times New Roman" w:hAnsi="Times New Roman" w:cs="Times New Roman"/>
          <w:i/>
          <w:sz w:val="24"/>
        </w:rPr>
        <w:t xml:space="preserve">extensible markup language </w:t>
      </w:r>
      <w:r w:rsidR="00E53886" w:rsidRPr="00A91745">
        <w:rPr>
          <w:rFonts w:ascii="Times New Roman" w:hAnsi="Times New Roman" w:cs="Times New Roman"/>
          <w:sz w:val="24"/>
        </w:rPr>
        <w:t>melakukan pertukaran data dengan cepat diberbagai platform.</w:t>
      </w:r>
    </w:p>
    <w:p w:rsidR="00D86E0B"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Windows</w:t>
      </w:r>
    </w:p>
    <w:p w:rsidR="00D86E0B" w:rsidRPr="00A91745" w:rsidRDefault="00D86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at ini sistem operasi yang dilengkapi dengan antarmuka pengguna grafis dengan desktop yang memungkinkan pengguna untuk melihat semua file dapat menggunakan sistem operasi windows. Sistem operasi ini dirancang untuk berjalan pada perangkat keras x86 seperti prosesor amd maupun prosesor intel.</w:t>
      </w:r>
      <w:r w:rsidR="001A4378" w:rsidRPr="00A91745">
        <w:rPr>
          <w:rFonts w:ascii="Times New Roman" w:hAnsi="Times New Roman" w:cs="Times New Roman"/>
          <w:sz w:val="24"/>
          <w:szCs w:val="24"/>
        </w:rPr>
        <w:t xml:space="preserve"> Sistem operasi windows berfungsi sebagai penghubung antara aplikasi dan perangkat keras, sehingga keduanya bisa terintegrasi dan bekerja sama sesuai permintaan pengguna secara konsisten dan stabil.</w:t>
      </w:r>
    </w:p>
    <w:p w:rsidR="00C86E20"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Visual Studio Code</w:t>
      </w:r>
    </w:p>
    <w:p w:rsidR="00C86E20" w:rsidRPr="00A91745" w:rsidRDefault="00C86E2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Visual Studio Code digunakan untuk melakukan editor </w:t>
      </w:r>
      <w:r w:rsidRPr="00A91745">
        <w:rPr>
          <w:rFonts w:ascii="Times New Roman" w:hAnsi="Times New Roman" w:cs="Times New Roman"/>
          <w:iCs/>
          <w:sz w:val="24"/>
          <w:szCs w:val="24"/>
        </w:rPr>
        <w:t>kode</w:t>
      </w:r>
      <w:r w:rsidRPr="00A91745">
        <w:rPr>
          <w:rFonts w:ascii="Times New Roman" w:hAnsi="Times New Roman" w:cs="Times New Roman"/>
          <w:sz w:val="24"/>
          <w:szCs w:val="24"/>
        </w:rPr>
        <w:t xml:space="preserve"> pemrograman. Visual studio code dikembangkan oleh Microsoft untuk Windows, Linux dan MacOS. Dalam visual studio code sudah didukungan untuk melakukan debugging, GIT control yang disematkan, penyorotan sintaks, penyelesaian kode cerdas, cuplikan, dan kode refactoring. Pengguna dapat mengubah tema editor, </w:t>
      </w:r>
      <w:r w:rsidRPr="00A91745">
        <w:rPr>
          <w:rFonts w:ascii="Times New Roman" w:hAnsi="Times New Roman" w:cs="Times New Roman"/>
          <w:i/>
          <w:iCs/>
          <w:sz w:val="24"/>
          <w:szCs w:val="24"/>
        </w:rPr>
        <w:t>shortcut keyboard,</w:t>
      </w:r>
      <w:r w:rsidRPr="00A91745">
        <w:rPr>
          <w:rFonts w:ascii="Times New Roman" w:hAnsi="Times New Roman" w:cs="Times New Roman"/>
          <w:sz w:val="24"/>
          <w:szCs w:val="24"/>
        </w:rPr>
        <w:t xml:space="preserve"> dan preferensi. Visual Studio Code </w:t>
      </w:r>
      <w:r w:rsidR="0034283F" w:rsidRPr="00A91745">
        <w:rPr>
          <w:rFonts w:ascii="Times New Roman" w:hAnsi="Times New Roman" w:cs="Times New Roman"/>
          <w:sz w:val="24"/>
          <w:szCs w:val="24"/>
        </w:rPr>
        <w:t xml:space="preserve">merupakan </w:t>
      </w:r>
      <w:r w:rsidR="0034283F" w:rsidRPr="00A91745">
        <w:rPr>
          <w:rFonts w:ascii="Times New Roman" w:hAnsi="Times New Roman" w:cs="Times New Roman"/>
          <w:i/>
          <w:sz w:val="24"/>
          <w:szCs w:val="24"/>
        </w:rPr>
        <w:t xml:space="preserve">software </w:t>
      </w:r>
      <w:r w:rsidRPr="00A91745">
        <w:rPr>
          <w:rFonts w:ascii="Times New Roman" w:hAnsi="Times New Roman" w:cs="Times New Roman"/>
          <w:i/>
          <w:iCs/>
          <w:sz w:val="24"/>
          <w:szCs w:val="24"/>
        </w:rPr>
        <w:t>open-source</w:t>
      </w:r>
      <w:r w:rsidRPr="00A91745">
        <w:rPr>
          <w:rFonts w:ascii="Times New Roman" w:hAnsi="Times New Roman" w:cs="Times New Roman"/>
          <w:sz w:val="24"/>
          <w:szCs w:val="24"/>
        </w:rPr>
        <w:t xml:space="preserve">, meskipun unduhan resmi berada di bawah </w:t>
      </w:r>
      <w:r w:rsidRPr="00A91745">
        <w:rPr>
          <w:rFonts w:ascii="Times New Roman" w:hAnsi="Times New Roman" w:cs="Times New Roman"/>
          <w:i/>
          <w:sz w:val="24"/>
          <w:szCs w:val="24"/>
        </w:rPr>
        <w:t>lisensi proprietary</w:t>
      </w:r>
      <w:r w:rsidRPr="00A91745">
        <w:rPr>
          <w:rFonts w:ascii="Times New Roman" w:hAnsi="Times New Roman" w:cs="Times New Roman"/>
          <w:sz w:val="24"/>
          <w:szCs w:val="24"/>
        </w:rPr>
        <w:t xml:space="preserve">. Kode Visual Studio didasarkan pada Elektron, kerangka kerja yang digunakan untuk menyebarkan aplikasi Node.js untuk desktop yang berjalan pada </w:t>
      </w:r>
      <w:r w:rsidRPr="00A91745">
        <w:rPr>
          <w:rFonts w:ascii="Times New Roman" w:hAnsi="Times New Roman" w:cs="Times New Roman"/>
          <w:i/>
          <w:sz w:val="24"/>
          <w:szCs w:val="24"/>
        </w:rPr>
        <w:t>Blink</w:t>
      </w:r>
      <w:r w:rsidR="00DB17B8" w:rsidRPr="00A91745">
        <w:rPr>
          <w:rFonts w:ascii="Times New Roman" w:hAnsi="Times New Roman" w:cs="Times New Roman"/>
          <w:i/>
          <w:sz w:val="24"/>
          <w:szCs w:val="24"/>
        </w:rPr>
        <w:t xml:space="preserve"> </w:t>
      </w:r>
      <w:r w:rsidRPr="00A91745">
        <w:rPr>
          <w:rFonts w:ascii="Times New Roman" w:hAnsi="Times New Roman" w:cs="Times New Roman"/>
          <w:i/>
          <w:sz w:val="24"/>
          <w:szCs w:val="24"/>
        </w:rPr>
        <w:t>layout</w:t>
      </w:r>
      <w:r w:rsidR="00DB17B8" w:rsidRPr="00A91745">
        <w:rPr>
          <w:rFonts w:ascii="Times New Roman" w:hAnsi="Times New Roman" w:cs="Times New Roman"/>
          <w:sz w:val="24"/>
          <w:szCs w:val="24"/>
        </w:rPr>
        <w:t>.</w:t>
      </w:r>
    </w:p>
    <w:p w:rsidR="00B8645D"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Laravel</w:t>
      </w:r>
    </w:p>
    <w:p w:rsidR="00B8645D" w:rsidRPr="00A91745" w:rsidRDefault="00B8645D"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engan menggunakan laravel dapat membuat pengguna lebih hemat biaya maupun </w:t>
      </w:r>
      <w:r w:rsidR="00147CD8" w:rsidRPr="00A91745">
        <w:rPr>
          <w:rFonts w:ascii="Times New Roman" w:hAnsi="Times New Roman" w:cs="Times New Roman"/>
          <w:sz w:val="24"/>
          <w:szCs w:val="24"/>
        </w:rPr>
        <w:t xml:space="preserve">waktu </w:t>
      </w:r>
      <w:r w:rsidRPr="00A91745">
        <w:rPr>
          <w:rFonts w:ascii="Times New Roman" w:hAnsi="Times New Roman" w:cs="Times New Roman"/>
          <w:sz w:val="24"/>
          <w:szCs w:val="24"/>
        </w:rPr>
        <w:t xml:space="preserve">dibandingkan framework lainnya. Laravel </w:t>
      </w:r>
      <w:r w:rsidR="00147CD8" w:rsidRPr="00A91745">
        <w:rPr>
          <w:rFonts w:ascii="Times New Roman" w:hAnsi="Times New Roman" w:cs="Times New Roman"/>
          <w:sz w:val="24"/>
          <w:szCs w:val="24"/>
        </w:rPr>
        <w:t>mudah dikembangkan</w:t>
      </w:r>
      <w:r w:rsidRPr="00A91745">
        <w:rPr>
          <w:rFonts w:ascii="Times New Roman" w:hAnsi="Times New Roman" w:cs="Times New Roman"/>
          <w:sz w:val="24"/>
          <w:szCs w:val="24"/>
        </w:rPr>
        <w:t xml:space="preserve"> karena aturan</w:t>
      </w:r>
      <w:r w:rsidR="00147CD8" w:rsidRPr="00A91745">
        <w:rPr>
          <w:rFonts w:ascii="Times New Roman" w:hAnsi="Times New Roman" w:cs="Times New Roman"/>
          <w:sz w:val="24"/>
          <w:szCs w:val="24"/>
        </w:rPr>
        <w:t xml:space="preserve">-aturan yang ada dalam Laravel </w:t>
      </w:r>
      <w:r w:rsidRPr="00A91745">
        <w:rPr>
          <w:rFonts w:ascii="Times New Roman" w:hAnsi="Times New Roman" w:cs="Times New Roman"/>
          <w:sz w:val="24"/>
          <w:szCs w:val="24"/>
        </w:rPr>
        <w:t xml:space="preserve">memudahkan pengembang lain yang akan mengembangkan website tersebut. Laravel juga memiliki dokumentasi yang lengkap. Dokumen Laravel bisa diakses di </w:t>
      </w:r>
      <w:r w:rsidRPr="00A91745">
        <w:rPr>
          <w:rFonts w:ascii="Times New Roman" w:hAnsi="Times New Roman" w:cs="Times New Roman"/>
          <w:i/>
          <w:sz w:val="24"/>
          <w:szCs w:val="24"/>
        </w:rPr>
        <w:t>id-laravel.com, learning laravel.net, laracast.com dan Laravel-news.com</w:t>
      </w:r>
      <w:r w:rsidR="00A1770B" w:rsidRPr="00A91745">
        <w:rPr>
          <w:rFonts w:ascii="Times New Roman" w:hAnsi="Times New Roman" w:cs="Times New Roman"/>
          <w:sz w:val="24"/>
          <w:szCs w:val="24"/>
        </w:rPr>
        <w:t>. Selain itu, l</w:t>
      </w:r>
      <w:r w:rsidRPr="00A91745">
        <w:rPr>
          <w:rFonts w:ascii="Times New Roman" w:hAnsi="Times New Roman" w:cs="Times New Roman"/>
          <w:sz w:val="24"/>
          <w:szCs w:val="24"/>
        </w:rPr>
        <w:t>aravel memberi jaminan a</w:t>
      </w:r>
      <w:r w:rsidR="00A1770B" w:rsidRPr="00A91745">
        <w:rPr>
          <w:rFonts w:ascii="Times New Roman" w:hAnsi="Times New Roman" w:cs="Times New Roman"/>
          <w:sz w:val="24"/>
          <w:szCs w:val="24"/>
        </w:rPr>
        <w:t>kan keamanan dari framework ini</w:t>
      </w:r>
      <w:r w:rsidRPr="00A91745">
        <w:rPr>
          <w:rFonts w:ascii="Times New Roman" w:hAnsi="Times New Roman" w:cs="Times New Roman"/>
          <w:sz w:val="24"/>
          <w:szCs w:val="24"/>
        </w:rPr>
        <w:t xml:space="preserve">. Penyelesaian masalah berkaitan dengan penggunaan Laravel terbilang banyak dan mudah ditemukan. Laravel </w:t>
      </w:r>
      <w:r w:rsidR="00A1770B" w:rsidRPr="00A91745">
        <w:rPr>
          <w:rFonts w:ascii="Times New Roman" w:hAnsi="Times New Roman" w:cs="Times New Roman"/>
          <w:sz w:val="24"/>
          <w:szCs w:val="24"/>
        </w:rPr>
        <w:t xml:space="preserve">sendiri </w:t>
      </w:r>
      <w:r w:rsidR="00A1770B" w:rsidRPr="00A91745">
        <w:rPr>
          <w:rFonts w:ascii="Times New Roman" w:hAnsi="Times New Roman" w:cs="Times New Roman"/>
          <w:i/>
          <w:sz w:val="24"/>
          <w:szCs w:val="24"/>
        </w:rPr>
        <w:t>support</w:t>
      </w:r>
      <w:r w:rsidR="00A1770B" w:rsidRPr="00A91745">
        <w:rPr>
          <w:rFonts w:ascii="Times New Roman" w:hAnsi="Times New Roman" w:cs="Times New Roman"/>
          <w:sz w:val="24"/>
          <w:szCs w:val="24"/>
        </w:rPr>
        <w:t xml:space="preserve"> </w:t>
      </w:r>
      <w:r w:rsidRPr="00A91745">
        <w:rPr>
          <w:rFonts w:ascii="Times New Roman" w:hAnsi="Times New Roman" w:cs="Times New Roman"/>
          <w:sz w:val="24"/>
          <w:szCs w:val="24"/>
        </w:rPr>
        <w:t>metode MVC metode yang paling sering digunakan dal</w:t>
      </w:r>
      <w:r w:rsidR="00C43413" w:rsidRPr="00A91745">
        <w:rPr>
          <w:rFonts w:ascii="Times New Roman" w:hAnsi="Times New Roman" w:cs="Times New Roman"/>
          <w:sz w:val="24"/>
          <w:szCs w:val="24"/>
        </w:rPr>
        <w:t>am penggunaan website saat ini.</w:t>
      </w:r>
    </w:p>
    <w:p w:rsidR="00C4341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Database MySQL</w:t>
      </w:r>
    </w:p>
    <w:p w:rsidR="00C43413" w:rsidRPr="00A91745" w:rsidRDefault="00C43413" w:rsidP="00AF6278">
      <w:pPr>
        <w:spacing w:line="360" w:lineRule="auto"/>
        <w:jc w:val="both"/>
        <w:rPr>
          <w:rFonts w:ascii="Times New Roman" w:hAnsi="Times New Roman" w:cs="Times New Roman"/>
          <w:sz w:val="24"/>
        </w:rPr>
      </w:pPr>
      <w:r w:rsidRPr="00A91745">
        <w:rPr>
          <w:rFonts w:ascii="Times New Roman" w:hAnsi="Times New Roman" w:cs="Times New Roman"/>
          <w:sz w:val="24"/>
          <w:szCs w:val="24"/>
        </w:rPr>
        <w:t>MySQL menjadi salah satu RDBMS open source dan multithreaded. MySQL dibuat oleh Michael “Monty” Widenius pada tahun 1995. Ditahun 2000, MySQL dirilis dengan lisensi ganda yang mengijinkan publik untuk menggunakannya secara gratis di bawah lisensi GNU GPL (General Public License) yang menyebabkan popularitasnya melambung. Banyaknya fitur MySQL membuat database ini tetap menjadi sistem basis data yang hebat. Keunggulan yang membuat MySQL banyak digunakan karena kecepatannya dalam pemrosesan data. MySQL mampu menangani puluhan ribu tabel dan miliaran baris data dengan cepat dan lancer.</w:t>
      </w:r>
    </w:p>
    <w:p w:rsidR="001828E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XAMPP</w:t>
      </w:r>
    </w:p>
    <w:p w:rsidR="001828E7" w:rsidRPr="00A91745" w:rsidRDefault="001828E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XAMPP digunakan untuk membuat web server </w:t>
      </w:r>
      <w:r w:rsidR="003574DC" w:rsidRPr="00A91745">
        <w:rPr>
          <w:rFonts w:ascii="Times New Roman" w:hAnsi="Times New Roman" w:cs="Times New Roman"/>
          <w:sz w:val="24"/>
          <w:szCs w:val="24"/>
        </w:rPr>
        <w:t>lokal</w:t>
      </w:r>
      <w:r w:rsidRPr="00A91745">
        <w:rPr>
          <w:rFonts w:ascii="Times New Roman" w:hAnsi="Times New Roman" w:cs="Times New Roman"/>
          <w:sz w:val="24"/>
          <w:szCs w:val="24"/>
        </w:rPr>
        <w:t xml:space="preserve">. </w:t>
      </w:r>
      <w:r w:rsidR="00490FD0" w:rsidRPr="00A91745">
        <w:rPr>
          <w:rFonts w:ascii="Times New Roman" w:hAnsi="Times New Roman" w:cs="Times New Roman"/>
          <w:sz w:val="24"/>
          <w:szCs w:val="24"/>
        </w:rPr>
        <w:t xml:space="preserve">Dengan menggukan </w:t>
      </w:r>
      <w:r w:rsidRPr="00A91745">
        <w:rPr>
          <w:rFonts w:ascii="Times New Roman" w:hAnsi="Times New Roman" w:cs="Times New Roman"/>
          <w:sz w:val="24"/>
          <w:szCs w:val="24"/>
        </w:rPr>
        <w:t xml:space="preserve">XAMPP </w:t>
      </w:r>
      <w:r w:rsidR="00490FD0" w:rsidRPr="00A91745">
        <w:rPr>
          <w:rFonts w:ascii="Times New Roman" w:hAnsi="Times New Roman" w:cs="Times New Roman"/>
          <w:sz w:val="24"/>
          <w:szCs w:val="24"/>
        </w:rPr>
        <w:t>dapat memudahkan pengguna dalam mengembangkan, mendesain, dan menguji coba website secara lokal.</w:t>
      </w:r>
      <w:r w:rsidR="009C5B73" w:rsidRPr="00A91745">
        <w:rPr>
          <w:rFonts w:ascii="Times New Roman" w:hAnsi="Times New Roman" w:cs="Times New Roman"/>
          <w:sz w:val="24"/>
          <w:szCs w:val="24"/>
        </w:rPr>
        <w:t xml:space="preserve"> XAMPP terdiri atas program Apache HTTP Server, MySQL databse, dan penerjemah bahsa yang ditulis dengan Bahasa pemrograman PHP dan Perl</w:t>
      </w:r>
      <w:r w:rsidR="003A7DCD" w:rsidRPr="00A91745">
        <w:rPr>
          <w:rFonts w:ascii="Times New Roman" w:hAnsi="Times New Roman" w:cs="Times New Roman"/>
          <w:sz w:val="24"/>
          <w:szCs w:val="24"/>
        </w:rPr>
        <w:t>. Bagian penting dalam XAMPP antara lain Htdocs, Control Panel, dan PhpMyAdmin.</w:t>
      </w:r>
    </w:p>
    <w:p w:rsidR="00160644" w:rsidRPr="00A91745" w:rsidRDefault="00160644"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F60C5A"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Application Programming Interface</w:t>
      </w:r>
    </w:p>
    <w:p w:rsidR="001D30D5" w:rsidRPr="00A91745" w:rsidRDefault="001D30D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gintegrasikan dan mengizinkan dua aplikasi yang berbeda secara bersamaan dan saling terhubung satu sama lain dibutuhkan sebuah software Application Programming Interface. Tujuan penggunaan Application Programming Interface agar dapat saling berbagi data antar aplikasi yang berbeda. Selain itu, dapat mempercepat proses pengembangan aplikasi dengan cara menyediakan sebuah fungsi terpisah sehingga </w:t>
      </w:r>
      <w:r w:rsidRPr="00A91745">
        <w:rPr>
          <w:rFonts w:ascii="Times New Roman" w:hAnsi="Times New Roman" w:cs="Times New Roman"/>
          <w:i/>
          <w:sz w:val="24"/>
          <w:szCs w:val="24"/>
        </w:rPr>
        <w:t xml:space="preserve">developer </w:t>
      </w:r>
      <w:r w:rsidRPr="00A91745">
        <w:rPr>
          <w:rFonts w:ascii="Times New Roman" w:hAnsi="Times New Roman" w:cs="Times New Roman"/>
          <w:sz w:val="24"/>
          <w:szCs w:val="24"/>
        </w:rPr>
        <w:t>tidak perlu lagi membuat fitur serupa.</w:t>
      </w:r>
    </w:p>
    <w:p w:rsidR="001D30D5"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Postman</w:t>
      </w:r>
    </w:p>
    <w:p w:rsidR="00263C43" w:rsidRPr="00A91745" w:rsidRDefault="00263C43"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lakukan kolaborasi dalam pengembangan API dibutuhkan sebuah software seperti Postman. Postman dibuat oleh Abhinav Asthana, seorang programmer dan desainer yang berbasis di Bangalore, India. Postman memudahkan dalam menguji, mengembangkan, dan mendokumentasikan API. Fitur Postman yang sederhana membuat pengujian API dapat dilakukan dengan baik dan cepat. Cara kerja Postman dengan mengklasifikasi request berdasarkan request method, URL dan parameter-parameter request.</w:t>
      </w:r>
    </w:p>
    <w:p w:rsidR="00263C4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Github</w:t>
      </w:r>
    </w:p>
    <w:p w:rsidR="00AD29FD" w:rsidRPr="00A91745" w:rsidRDefault="008A0F51" w:rsidP="00AF6278">
      <w:pPr>
        <w:spacing w:line="360" w:lineRule="auto"/>
        <w:jc w:val="both"/>
        <w:rPr>
          <w:rFonts w:ascii="Times New Roman" w:eastAsiaTheme="majorEastAsia" w:hAnsi="Times New Roman" w:cs="Times New Roman"/>
          <w:sz w:val="24"/>
          <w:szCs w:val="24"/>
        </w:rPr>
      </w:pPr>
      <w:r w:rsidRPr="00A91745">
        <w:rPr>
          <w:rFonts w:ascii="Times New Roman" w:hAnsi="Times New Roman" w:cs="Times New Roman"/>
          <w:sz w:val="24"/>
          <w:szCs w:val="24"/>
        </w:rPr>
        <w:t xml:space="preserve">Dalam pembuatan proyek secara kolaborasi dibutuhkan </w:t>
      </w:r>
      <w:r w:rsidRPr="00A91745">
        <w:rPr>
          <w:rFonts w:ascii="Times New Roman" w:hAnsi="Times New Roman" w:cs="Times New Roman"/>
          <w:i/>
          <w:sz w:val="24"/>
          <w:szCs w:val="24"/>
        </w:rPr>
        <w:t xml:space="preserve">storehouse online </w:t>
      </w:r>
      <w:r w:rsidRPr="00A91745">
        <w:rPr>
          <w:rFonts w:ascii="Times New Roman" w:hAnsi="Times New Roman" w:cs="Times New Roman"/>
          <w:sz w:val="24"/>
          <w:szCs w:val="24"/>
        </w:rPr>
        <w:t xml:space="preserve">yang dapat memudahkan pengguna untuk melakukan kolaborasi dengan pengguna lainnya. Github dapat menjadi jembatan untuk mengatasi masalah tersebut. Github </w:t>
      </w:r>
      <w:r w:rsidR="00263C43" w:rsidRPr="00A91745">
        <w:rPr>
          <w:rFonts w:ascii="Times New Roman" w:hAnsi="Times New Roman" w:cs="Times New Roman"/>
          <w:sz w:val="24"/>
          <w:szCs w:val="24"/>
        </w:rPr>
        <w:t xml:space="preserve">dikenal sebagai salah satu </w:t>
      </w:r>
      <w:r w:rsidR="00263C43" w:rsidRPr="00A91745">
        <w:rPr>
          <w:rFonts w:ascii="Times New Roman" w:hAnsi="Times New Roman" w:cs="Times New Roman"/>
          <w:i/>
          <w:iCs/>
          <w:sz w:val="24"/>
          <w:szCs w:val="24"/>
        </w:rPr>
        <w:t>storehouse</w:t>
      </w:r>
      <w:r w:rsidR="00263C43" w:rsidRPr="00A91745">
        <w:rPr>
          <w:rFonts w:ascii="Times New Roman" w:hAnsi="Times New Roman" w:cs="Times New Roman"/>
          <w:sz w:val="24"/>
          <w:szCs w:val="24"/>
        </w:rPr>
        <w:t xml:space="preserve"> yang terbesar di dunia. Github sendiri berupa aplikasi berbasis </w:t>
      </w:r>
      <w:r w:rsidR="00263C43" w:rsidRPr="00A91745">
        <w:rPr>
          <w:rFonts w:ascii="Times New Roman" w:hAnsi="Times New Roman" w:cs="Times New Roman"/>
          <w:i/>
          <w:iCs/>
          <w:sz w:val="24"/>
          <w:szCs w:val="24"/>
        </w:rPr>
        <w:t>website</w:t>
      </w:r>
      <w:r w:rsidR="00263C43" w:rsidRPr="00A91745">
        <w:rPr>
          <w:rFonts w:ascii="Times New Roman" w:hAnsi="Times New Roman" w:cs="Times New Roman"/>
          <w:sz w:val="24"/>
          <w:szCs w:val="24"/>
        </w:rPr>
        <w:t xml:space="preserve"> yang dilengkapi oleh VCS (Version Control System). Fungsi utama Github adalah untuk memudahkan manajemen</w:t>
      </w:r>
      <w:r w:rsidRPr="00A91745">
        <w:rPr>
          <w:rFonts w:ascii="Times New Roman" w:hAnsi="Times New Roman" w:cs="Times New Roman"/>
          <w:sz w:val="24"/>
          <w:szCs w:val="24"/>
        </w:rPr>
        <w:t xml:space="preserve"> proyek. Dengan g</w:t>
      </w:r>
      <w:r w:rsidR="00263C43" w:rsidRPr="00A91745">
        <w:rPr>
          <w:rFonts w:ascii="Times New Roman" w:hAnsi="Times New Roman" w:cs="Times New Roman"/>
          <w:sz w:val="24"/>
          <w:szCs w:val="24"/>
        </w:rPr>
        <w:t>ithub</w:t>
      </w:r>
      <w:r w:rsidRPr="00A91745">
        <w:rPr>
          <w:rFonts w:ascii="Times New Roman" w:hAnsi="Times New Roman" w:cs="Times New Roman"/>
          <w:sz w:val="24"/>
          <w:szCs w:val="24"/>
        </w:rPr>
        <w:t>,</w:t>
      </w:r>
      <w:r w:rsidR="00263C43" w:rsidRPr="00A91745">
        <w:rPr>
          <w:rFonts w:ascii="Times New Roman" w:hAnsi="Times New Roman" w:cs="Times New Roman"/>
          <w:sz w:val="24"/>
          <w:szCs w:val="24"/>
        </w:rPr>
        <w:t xml:space="preserve"> </w:t>
      </w:r>
      <w:r w:rsidRPr="00A91745">
        <w:rPr>
          <w:rFonts w:ascii="Times New Roman" w:hAnsi="Times New Roman" w:cs="Times New Roman"/>
          <w:sz w:val="24"/>
          <w:szCs w:val="24"/>
        </w:rPr>
        <w:t xml:space="preserve">pengguna </w:t>
      </w:r>
      <w:r w:rsidR="00263C43" w:rsidRPr="00A91745">
        <w:rPr>
          <w:rFonts w:ascii="Times New Roman" w:hAnsi="Times New Roman" w:cs="Times New Roman"/>
          <w:sz w:val="24"/>
          <w:szCs w:val="24"/>
        </w:rPr>
        <w:t xml:space="preserve">bisa bekerja dan berkomunikasi dengan banyak orang dari beragam tempat, melacak progress proyek, melacak </w:t>
      </w:r>
      <w:r w:rsidR="00263C43" w:rsidRPr="00A91745">
        <w:rPr>
          <w:rFonts w:ascii="Times New Roman" w:hAnsi="Times New Roman" w:cs="Times New Roman"/>
          <w:i/>
          <w:iCs/>
          <w:sz w:val="24"/>
          <w:szCs w:val="24"/>
        </w:rPr>
        <w:t>bug</w:t>
      </w:r>
      <w:r w:rsidR="00263C43" w:rsidRPr="00A91745">
        <w:rPr>
          <w:rFonts w:ascii="Times New Roman" w:hAnsi="Times New Roman" w:cs="Times New Roman"/>
          <w:sz w:val="24"/>
          <w:szCs w:val="24"/>
        </w:rPr>
        <w:t xml:space="preserve">, membuat rencana proyek, manajemen tugas, dan lainnya. Selain itu, Github memberikan paket layanan penyimpanan </w:t>
      </w:r>
      <w:r w:rsidR="00263C43" w:rsidRPr="00A91745">
        <w:rPr>
          <w:rFonts w:ascii="Times New Roman" w:hAnsi="Times New Roman" w:cs="Times New Roman"/>
          <w:i/>
          <w:iCs/>
          <w:sz w:val="24"/>
          <w:szCs w:val="24"/>
        </w:rPr>
        <w:t>repository</w:t>
      </w:r>
      <w:r w:rsidR="00263C43" w:rsidRPr="00A91745">
        <w:rPr>
          <w:rFonts w:ascii="Times New Roman" w:hAnsi="Times New Roman" w:cs="Times New Roman"/>
          <w:sz w:val="24"/>
          <w:szCs w:val="24"/>
        </w:rPr>
        <w:t xml:space="preserve"> secara gratis dan pribadi.</w:t>
      </w:r>
      <w:r w:rsidR="00AD29FD" w:rsidRPr="00A91745">
        <w:rPr>
          <w:rFonts w:ascii="Times New Roman" w:hAnsi="Times New Roman" w:cs="Times New Roman"/>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I KEGIATAN PELAKSANAAN</w:t>
      </w:r>
    </w:p>
    <w:p w:rsidR="00A615F5" w:rsidRPr="00A91745" w:rsidRDefault="00A615F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bab ini akan dibahas mengenai pelaksanaan tugas akhir dengan menggunakan metode agile.</w:t>
      </w: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roduct Backlog</w:t>
      </w:r>
    </w:p>
    <w:p w:rsidR="005E0D6F" w:rsidRPr="00A91745" w:rsidRDefault="00BD7990" w:rsidP="00AF6278">
      <w:pPr>
        <w:tabs>
          <w:tab w:val="center" w:pos="3968"/>
        </w:tabs>
        <w:spacing w:line="360" w:lineRule="auto"/>
        <w:jc w:val="both"/>
        <w:rPr>
          <w:rFonts w:ascii="Times New Roman" w:hAnsi="Times New Roman" w:cs="Times New Roman"/>
          <w:color w:val="000000"/>
          <w:sz w:val="24"/>
          <w:szCs w:val="24"/>
        </w:rPr>
      </w:pPr>
      <w:r w:rsidRPr="00A91745">
        <w:rPr>
          <w:rFonts w:ascii="Times New Roman" w:hAnsi="Times New Roman" w:cs="Times New Roman"/>
          <w:sz w:val="24"/>
          <w:szCs w:val="24"/>
        </w:rPr>
        <w:t>Tahapan</w:t>
      </w:r>
      <w:r w:rsidR="00580FE4" w:rsidRPr="00A91745">
        <w:rPr>
          <w:rFonts w:ascii="Times New Roman" w:hAnsi="Times New Roman" w:cs="Times New Roman"/>
          <w:sz w:val="24"/>
          <w:szCs w:val="24"/>
        </w:rPr>
        <w:t xml:space="preserve"> ini p</w:t>
      </w:r>
      <w:r w:rsidR="002472FE" w:rsidRPr="00A91745">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A91745">
        <w:rPr>
          <w:rFonts w:ascii="Times New Roman" w:hAnsi="Times New Roman" w:cs="Times New Roman"/>
          <w:color w:val="000000"/>
          <w:sz w:val="24"/>
          <w:szCs w:val="24"/>
        </w:rPr>
        <w:t>Desa Makam, RT 003/002, Kecamatan Rembang, Kabupaten Purbalinga, Provinsi Jawa Tengah.</w:t>
      </w:r>
      <w:r w:rsidR="006D01A1" w:rsidRPr="00A91745">
        <w:rPr>
          <w:rFonts w:ascii="Times New Roman" w:hAnsi="Times New Roman" w:cs="Times New Roman"/>
          <w:color w:val="000000"/>
          <w:sz w:val="24"/>
          <w:szCs w:val="24"/>
        </w:rPr>
        <w:t xml:space="preserve"> Dari hasil wawancara pengembang menentukan kebutuhan meliputi :</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antarmuka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mbutan dan pengujian fitur aplikasi</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p w:rsidR="00971AB9" w:rsidRPr="00A91745" w:rsidRDefault="00971AB9" w:rsidP="00AF6278">
      <w:pPr>
        <w:pStyle w:val="ListParagraph"/>
        <w:tabs>
          <w:tab w:val="center" w:pos="3968"/>
        </w:tabs>
        <w:spacing w:line="360" w:lineRule="auto"/>
        <w:ind w:left="426"/>
        <w:jc w:val="both"/>
        <w:rPr>
          <w:rFonts w:ascii="Times New Roman" w:hAnsi="Times New Roman" w:cs="Times New Roman"/>
          <w:sz w:val="24"/>
          <w:szCs w:val="24"/>
        </w:rPr>
      </w:pPr>
    </w:p>
    <w:p w:rsidR="00D678B0"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 xml:space="preserve">Sprint Planning </w:t>
      </w:r>
      <w:r w:rsidR="00996934" w:rsidRPr="00A91745">
        <w:rPr>
          <w:rFonts w:ascii="Times New Roman" w:hAnsi="Times New Roman" w:cs="Times New Roman"/>
          <w:b/>
          <w:color w:val="000000" w:themeColor="text1"/>
          <w:sz w:val="24"/>
          <w:szCs w:val="24"/>
        </w:rPr>
        <w:t>Meeting</w:t>
      </w:r>
    </w:p>
    <w:p w:rsidR="007A50A2" w:rsidRPr="00A91745" w:rsidRDefault="0078043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7A50A2" w:rsidRPr="00A91745">
        <w:rPr>
          <w:rFonts w:ascii="Times New Roman" w:hAnsi="Times New Roman" w:cs="Times New Roman"/>
          <w:sz w:val="24"/>
          <w:szCs w:val="24"/>
        </w:rPr>
        <w:t xml:space="preserve"> ini</w:t>
      </w:r>
      <w:r w:rsidR="00580FE4" w:rsidRPr="00A91745">
        <w:rPr>
          <w:rFonts w:ascii="Times New Roman" w:hAnsi="Times New Roman" w:cs="Times New Roman"/>
          <w:sz w:val="24"/>
          <w:szCs w:val="24"/>
        </w:rPr>
        <w:t xml:space="preserve"> pengembang</w:t>
      </w:r>
      <w:r w:rsidR="007A50A2" w:rsidRPr="00A91745">
        <w:rPr>
          <w:rFonts w:ascii="Times New Roman" w:hAnsi="Times New Roman" w:cs="Times New Roman"/>
          <w:sz w:val="24"/>
          <w:szCs w:val="24"/>
        </w:rPr>
        <w:t xml:space="preserve"> </w:t>
      </w:r>
      <w:r w:rsidR="006971DE" w:rsidRPr="00A91745">
        <w:rPr>
          <w:rFonts w:ascii="Times New Roman" w:hAnsi="Times New Roman" w:cs="Times New Roman"/>
          <w:sz w:val="24"/>
          <w:szCs w:val="24"/>
        </w:rPr>
        <w:t xml:space="preserve">mendiskusikan mengenai pembuatan </w:t>
      </w:r>
      <w:r w:rsidR="006971DE" w:rsidRPr="00A91745">
        <w:rPr>
          <w:rFonts w:ascii="Times New Roman" w:hAnsi="Times New Roman" w:cs="Times New Roman"/>
          <w:i/>
          <w:sz w:val="24"/>
          <w:szCs w:val="24"/>
        </w:rPr>
        <w:t>sprint</w:t>
      </w:r>
      <w:r w:rsidR="006971DE" w:rsidRPr="00A91745">
        <w:rPr>
          <w:rFonts w:ascii="Times New Roman" w:hAnsi="Times New Roman" w:cs="Times New Roman"/>
          <w:sz w:val="24"/>
          <w:szCs w:val="24"/>
        </w:rPr>
        <w:t xml:space="preserve"> dan </w:t>
      </w:r>
      <w:r w:rsidR="007A50A2" w:rsidRPr="00A91745">
        <w:rPr>
          <w:rFonts w:ascii="Times New Roman" w:hAnsi="Times New Roman" w:cs="Times New Roman"/>
          <w:sz w:val="24"/>
          <w:szCs w:val="24"/>
        </w:rPr>
        <w:t xml:space="preserve">menentukan estimasi waktu dalam pengerjaan setiap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 xml:space="preserve">sehingga dapat menjadi acuan dalam proses </w:t>
      </w:r>
      <w:r w:rsidR="007A50A2" w:rsidRPr="00A91745">
        <w:rPr>
          <w:rFonts w:ascii="Times New Roman" w:hAnsi="Times New Roman" w:cs="Times New Roman"/>
          <w:i/>
          <w:sz w:val="24"/>
          <w:szCs w:val="24"/>
        </w:rPr>
        <w:t xml:space="preserve">scrum. </w:t>
      </w:r>
      <w:r w:rsidR="007A50A2" w:rsidRPr="00A91745">
        <w:rPr>
          <w:rFonts w:ascii="Times New Roman" w:hAnsi="Times New Roman" w:cs="Times New Roman"/>
          <w:sz w:val="24"/>
          <w:szCs w:val="24"/>
        </w:rPr>
        <w:t xml:space="preserve">Daftar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ditunjukkan pada Tabel 3.1.</w:t>
      </w:r>
    </w:p>
    <w:p w:rsidR="007A50A2" w:rsidRPr="00A91745" w:rsidRDefault="007A50A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1 Daftar </w:t>
      </w:r>
      <w:r w:rsidRPr="00A91745">
        <w:rPr>
          <w:rFonts w:ascii="Times New Roman" w:hAnsi="Times New Roman" w:cs="Times New Roman"/>
          <w:i/>
          <w:sz w:val="24"/>
          <w:szCs w:val="24"/>
        </w:rPr>
        <w:t xml:space="preserve">Sprint </w:t>
      </w:r>
      <w:r w:rsidR="0062081E" w:rsidRPr="00A91745">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No</w:t>
            </w:r>
          </w:p>
        </w:tc>
        <w:tc>
          <w:tcPr>
            <w:tcW w:w="80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Sprint</w:t>
            </w:r>
          </w:p>
        </w:tc>
        <w:tc>
          <w:tcPr>
            <w:tcW w:w="4352"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k Backlog</w:t>
            </w:r>
          </w:p>
        </w:tc>
        <w:tc>
          <w:tcPr>
            <w:tcW w:w="99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27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2</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0</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antar muka sistem</w:t>
            </w:r>
          </w:p>
        </w:tc>
        <w:tc>
          <w:tcPr>
            <w:tcW w:w="993"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270"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uatan dan pengujian fitur aplikasi</w:t>
            </w:r>
          </w:p>
        </w:tc>
        <w:tc>
          <w:tcPr>
            <w:tcW w:w="993"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270"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tc>
        <w:tc>
          <w:tcPr>
            <w:tcW w:w="993"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9</w:t>
            </w:r>
          </w:p>
        </w:tc>
        <w:tc>
          <w:tcPr>
            <w:tcW w:w="1270"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6</w:t>
            </w:r>
          </w:p>
        </w:tc>
      </w:tr>
      <w:tr w:rsidR="0062081E" w:rsidRPr="00A91745" w:rsidTr="00890BA9">
        <w:tc>
          <w:tcPr>
            <w:tcW w:w="5665" w:type="dxa"/>
            <w:gridSpan w:val="3"/>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993"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744</w:t>
            </w:r>
          </w:p>
        </w:tc>
        <w:tc>
          <w:tcPr>
            <w:tcW w:w="1270"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72</w:t>
            </w:r>
          </w:p>
        </w:tc>
      </w:tr>
    </w:tbl>
    <w:p w:rsidR="0062081E" w:rsidRPr="00A91745" w:rsidRDefault="0062081E" w:rsidP="00AF6278">
      <w:pPr>
        <w:spacing w:line="360" w:lineRule="auto"/>
        <w:jc w:val="both"/>
        <w:rPr>
          <w:rFonts w:ascii="Times New Roman" w:hAnsi="Times New Roman" w:cs="Times New Roman"/>
          <w:sz w:val="24"/>
          <w:szCs w:val="24"/>
        </w:rPr>
      </w:pPr>
    </w:p>
    <w:p w:rsidR="004E280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Berdasarkan Tabel 3.1. didapatkan jumlah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sebanyak lima </w:t>
      </w:r>
      <w:r w:rsidRPr="00A91745">
        <w:rPr>
          <w:rFonts w:ascii="Times New Roman" w:hAnsi="Times New Roman" w:cs="Times New Roman"/>
          <w:i/>
          <w:sz w:val="24"/>
          <w:szCs w:val="24"/>
        </w:rPr>
        <w:t xml:space="preserve">sprint </w:t>
      </w:r>
      <w:r w:rsidR="00E8341F" w:rsidRPr="00A91745">
        <w:rPr>
          <w:rFonts w:ascii="Times New Roman" w:hAnsi="Times New Roman" w:cs="Times New Roman"/>
          <w:sz w:val="24"/>
          <w:szCs w:val="24"/>
        </w:rPr>
        <w:t xml:space="preserve">dengan mempertimbangkan </w:t>
      </w:r>
      <w:r w:rsidRPr="00A91745">
        <w:rPr>
          <w:rFonts w:ascii="Times New Roman" w:hAnsi="Times New Roman" w:cs="Times New Roman"/>
          <w:sz w:val="24"/>
          <w:szCs w:val="24"/>
        </w:rPr>
        <w:t xml:space="preserve">estimasi waktu yang digunakan dalam pengerja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Estimasi waktu yang digunakan untuk pengerjaan lima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adalah</w:t>
      </w:r>
      <w:r w:rsidR="009B515B" w:rsidRPr="00A91745">
        <w:rPr>
          <w:rFonts w:ascii="Times New Roman" w:hAnsi="Times New Roman" w:cs="Times New Roman"/>
          <w:sz w:val="24"/>
          <w:szCs w:val="24"/>
        </w:rPr>
        <w:t xml:space="preserve"> tujuh ratus</w:t>
      </w:r>
      <w:r w:rsidR="00900F87">
        <w:rPr>
          <w:rFonts w:ascii="Times New Roman" w:hAnsi="Times New Roman" w:cs="Times New Roman"/>
          <w:sz w:val="24"/>
          <w:szCs w:val="24"/>
        </w:rPr>
        <w:t xml:space="preserve"> </w:t>
      </w:r>
      <w:r w:rsidR="00FF51BE">
        <w:rPr>
          <w:rFonts w:ascii="Times New Roman" w:hAnsi="Times New Roman" w:cs="Times New Roman"/>
          <w:sz w:val="24"/>
          <w:szCs w:val="24"/>
        </w:rPr>
        <w:t>empat</w:t>
      </w:r>
      <w:r w:rsidR="00900F87">
        <w:rPr>
          <w:rFonts w:ascii="Times New Roman" w:hAnsi="Times New Roman" w:cs="Times New Roman"/>
          <w:sz w:val="24"/>
          <w:szCs w:val="24"/>
        </w:rPr>
        <w:t xml:space="preserve"> puluh</w:t>
      </w:r>
      <w:r w:rsidR="009B515B" w:rsidRPr="00A91745">
        <w:rPr>
          <w:rFonts w:ascii="Times New Roman" w:hAnsi="Times New Roman" w:cs="Times New Roman"/>
          <w:sz w:val="24"/>
          <w:szCs w:val="24"/>
        </w:rPr>
        <w:t xml:space="preserve"> </w:t>
      </w:r>
      <w:r w:rsidR="00FF51BE">
        <w:rPr>
          <w:rFonts w:ascii="Times New Roman" w:hAnsi="Times New Roman" w:cs="Times New Roman"/>
          <w:sz w:val="24"/>
          <w:szCs w:val="24"/>
        </w:rPr>
        <w:t xml:space="preserve">empat </w:t>
      </w:r>
      <w:r w:rsidR="009B515B" w:rsidRPr="00A91745">
        <w:rPr>
          <w:rFonts w:ascii="Times New Roman" w:hAnsi="Times New Roman" w:cs="Times New Roman"/>
          <w:sz w:val="24"/>
          <w:szCs w:val="24"/>
        </w:rPr>
        <w:t xml:space="preserve">jam atau </w:t>
      </w:r>
      <w:r w:rsidR="00337B42" w:rsidRPr="00A91745">
        <w:rPr>
          <w:rFonts w:ascii="Times New Roman" w:hAnsi="Times New Roman" w:cs="Times New Roman"/>
          <w:sz w:val="24"/>
          <w:szCs w:val="24"/>
        </w:rPr>
        <w:t xml:space="preserve">empat minggu lebih </w:t>
      </w:r>
      <w:r w:rsidR="00FF51BE">
        <w:rPr>
          <w:rFonts w:ascii="Times New Roman" w:hAnsi="Times New Roman" w:cs="Times New Roman"/>
          <w:sz w:val="24"/>
          <w:szCs w:val="24"/>
        </w:rPr>
        <w:t xml:space="preserve">tiga </w:t>
      </w:r>
      <w:r w:rsidR="009418EB" w:rsidRPr="00A91745">
        <w:rPr>
          <w:rFonts w:ascii="Times New Roman" w:hAnsi="Times New Roman" w:cs="Times New Roman"/>
          <w:sz w:val="24"/>
          <w:szCs w:val="24"/>
        </w:rPr>
        <w:t xml:space="preserve">hari </w:t>
      </w:r>
      <w:r w:rsidRPr="00A91745">
        <w:rPr>
          <w:rFonts w:ascii="Times New Roman" w:hAnsi="Times New Roman" w:cs="Times New Roman"/>
          <w:sz w:val="24"/>
          <w:szCs w:val="24"/>
        </w:rPr>
        <w:t>dan waktu pengerjaan yang digunakan sebanyak</w:t>
      </w:r>
      <w:r w:rsidR="00742209" w:rsidRPr="00A91745">
        <w:rPr>
          <w:rFonts w:ascii="Times New Roman" w:hAnsi="Times New Roman" w:cs="Times New Roman"/>
          <w:sz w:val="24"/>
          <w:szCs w:val="24"/>
        </w:rPr>
        <w:t xml:space="preserve"> enam ratus </w:t>
      </w:r>
      <w:r w:rsidR="00FF51BE">
        <w:rPr>
          <w:rFonts w:ascii="Times New Roman" w:hAnsi="Times New Roman" w:cs="Times New Roman"/>
          <w:sz w:val="24"/>
          <w:szCs w:val="24"/>
        </w:rPr>
        <w:t xml:space="preserve">tujuh </w:t>
      </w:r>
      <w:r w:rsidR="00742209" w:rsidRPr="00A91745">
        <w:rPr>
          <w:rFonts w:ascii="Times New Roman" w:hAnsi="Times New Roman" w:cs="Times New Roman"/>
          <w:sz w:val="24"/>
          <w:szCs w:val="24"/>
        </w:rPr>
        <w:t xml:space="preserve">puluh </w:t>
      </w:r>
      <w:r w:rsidR="00FF51BE">
        <w:rPr>
          <w:rFonts w:ascii="Times New Roman" w:hAnsi="Times New Roman" w:cs="Times New Roman"/>
          <w:sz w:val="24"/>
          <w:szCs w:val="24"/>
        </w:rPr>
        <w:t xml:space="preserve">dua </w:t>
      </w:r>
      <w:r w:rsidR="00742209" w:rsidRPr="00A91745">
        <w:rPr>
          <w:rFonts w:ascii="Times New Roman" w:hAnsi="Times New Roman" w:cs="Times New Roman"/>
          <w:sz w:val="24"/>
          <w:szCs w:val="24"/>
        </w:rPr>
        <w:t xml:space="preserve">atau </w:t>
      </w:r>
      <w:r w:rsidR="00FF51BE">
        <w:rPr>
          <w:rFonts w:ascii="Times New Roman" w:hAnsi="Times New Roman" w:cs="Times New Roman"/>
          <w:sz w:val="24"/>
          <w:szCs w:val="24"/>
        </w:rPr>
        <w:t>empat</w:t>
      </w:r>
      <w:r w:rsidR="00742209" w:rsidRPr="00A91745">
        <w:rPr>
          <w:rFonts w:ascii="Times New Roman" w:hAnsi="Times New Roman" w:cs="Times New Roman"/>
          <w:sz w:val="24"/>
          <w:szCs w:val="24"/>
        </w:rPr>
        <w:t xml:space="preserve"> minggu </w:t>
      </w:r>
      <w:r w:rsidRPr="00A91745">
        <w:rPr>
          <w:rFonts w:ascii="Times New Roman" w:hAnsi="Times New Roman" w:cs="Times New Roman"/>
          <w:sz w:val="24"/>
          <w:szCs w:val="24"/>
        </w:rPr>
        <w:t xml:space="preserve">untuk menyelesai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yang sudah direncanakan.</w:t>
      </w:r>
    </w:p>
    <w:p w:rsidR="00AB376B" w:rsidRPr="00A91745" w:rsidRDefault="00AB376B" w:rsidP="00AF6278">
      <w:pPr>
        <w:spacing w:line="360" w:lineRule="auto"/>
        <w:jc w:val="both"/>
        <w:rPr>
          <w:rFonts w:ascii="Times New Roman" w:hAnsi="Times New Roman" w:cs="Times New Roman"/>
          <w:sz w:val="24"/>
          <w:szCs w:val="24"/>
        </w:rPr>
      </w:pP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Sprint Backlog</w:t>
      </w:r>
    </w:p>
    <w:p w:rsidR="00274B57" w:rsidRPr="00A91745" w:rsidRDefault="001832D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274B57" w:rsidRPr="00A91745">
        <w:rPr>
          <w:rFonts w:ascii="Times New Roman" w:hAnsi="Times New Roman" w:cs="Times New Roman"/>
          <w:sz w:val="24"/>
          <w:szCs w:val="24"/>
        </w:rPr>
        <w:t xml:space="preserve"> ini pengembang menentukan task yang akan dimasukan kedalam setiap </w:t>
      </w:r>
      <w:r w:rsidR="00274B57" w:rsidRPr="00A91745">
        <w:rPr>
          <w:rFonts w:ascii="Times New Roman" w:hAnsi="Times New Roman" w:cs="Times New Roman"/>
          <w:i/>
          <w:sz w:val="24"/>
          <w:szCs w:val="24"/>
        </w:rPr>
        <w:t xml:space="preserve">sprint. Task </w:t>
      </w:r>
      <w:r w:rsidR="00274B57" w:rsidRPr="00A91745">
        <w:rPr>
          <w:rFonts w:ascii="Times New Roman" w:hAnsi="Times New Roman" w:cs="Times New Roman"/>
          <w:sz w:val="24"/>
          <w:szCs w:val="24"/>
        </w:rPr>
        <w:t>disini merupakan pemecahan permasalahan sebelumnya ke dalam bentuk yang lebih kecil agar memudahkan dalam memantau perkembangan sistem.</w:t>
      </w:r>
    </w:p>
    <w:p w:rsidR="009F25CB" w:rsidRPr="00A91745" w:rsidRDefault="00A22576"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1 Analisis Kebutuhan </w:t>
      </w:r>
      <w:r w:rsidR="009F25CB"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F54879" w:rsidRPr="00A91745">
        <w:rPr>
          <w:rFonts w:ascii="Times New Roman" w:hAnsi="Times New Roman" w:cs="Times New Roman"/>
          <w:i/>
          <w:sz w:val="24"/>
          <w:szCs w:val="24"/>
        </w:rPr>
        <w:t xml:space="preserve">print </w:t>
      </w:r>
      <w:r w:rsidR="00F54879"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F54879" w:rsidRPr="00A91745">
        <w:rPr>
          <w:rFonts w:ascii="Times New Roman" w:hAnsi="Times New Roman" w:cs="Times New Roman"/>
          <w:i/>
          <w:sz w:val="24"/>
          <w:szCs w:val="24"/>
        </w:rPr>
        <w:t xml:space="preserve"> backlog </w:t>
      </w:r>
      <w:r w:rsidR="00F54879" w:rsidRPr="00A91745">
        <w:rPr>
          <w:rFonts w:ascii="Times New Roman" w:hAnsi="Times New Roman" w:cs="Times New Roman"/>
          <w:sz w:val="24"/>
          <w:szCs w:val="24"/>
        </w:rPr>
        <w:t xml:space="preserve">yaitu analisis kebutuhan sistem, </w:t>
      </w:r>
      <w:r w:rsidR="00F54879" w:rsidRPr="00A91745">
        <w:rPr>
          <w:rFonts w:ascii="Times New Roman" w:hAnsi="Times New Roman" w:cs="Times New Roman"/>
          <w:i/>
          <w:sz w:val="24"/>
          <w:szCs w:val="24"/>
        </w:rPr>
        <w:t xml:space="preserve">task </w:t>
      </w:r>
      <w:r w:rsidR="00F54879" w:rsidRPr="00A91745">
        <w:rPr>
          <w:rFonts w:ascii="Times New Roman" w:hAnsi="Times New Roman" w:cs="Times New Roman"/>
          <w:sz w:val="24"/>
          <w:szCs w:val="24"/>
        </w:rPr>
        <w:t>yang dikerjakan terdapat pada Table 3.2.</w:t>
      </w:r>
    </w:p>
    <w:p w:rsidR="00881E0B" w:rsidRPr="00A91745" w:rsidRDefault="00DE5F0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2. </w:t>
      </w:r>
      <w:r w:rsidR="00881E0B" w:rsidRPr="00A91745">
        <w:rPr>
          <w:rFonts w:ascii="Times New Roman" w:hAnsi="Times New Roman" w:cs="Times New Roman"/>
          <w:i/>
          <w:sz w:val="24"/>
          <w:szCs w:val="24"/>
        </w:rPr>
        <w:t xml:space="preserve">Sprint </w:t>
      </w:r>
      <w:r w:rsidR="00881E0B" w:rsidRPr="00A91745">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A91745" w:rsidTr="0035727D">
        <w:tc>
          <w:tcPr>
            <w:tcW w:w="127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05"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03"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DD746C" w:rsidRPr="00A91745" w:rsidTr="00E543C5">
        <w:tc>
          <w:tcPr>
            <w:tcW w:w="1270" w:type="dxa"/>
            <w:vMerge w:val="restart"/>
          </w:tcPr>
          <w:p w:rsidR="00DD746C" w:rsidRPr="00A91745" w:rsidRDefault="00DD746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w:t>
            </w:r>
          </w:p>
        </w:tc>
        <w:tc>
          <w:tcPr>
            <w:tcW w:w="4205" w:type="dxa"/>
          </w:tcPr>
          <w:p w:rsidR="00DD746C" w:rsidRPr="00A91745" w:rsidRDefault="00E543C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DD746C" w:rsidRPr="00A91745" w:rsidTr="00B66D23">
        <w:tc>
          <w:tcPr>
            <w:tcW w:w="1270" w:type="dxa"/>
            <w:vMerge/>
          </w:tcPr>
          <w:p w:rsidR="00DD746C" w:rsidRPr="00A91745" w:rsidRDefault="00DD746C" w:rsidP="00AF6278">
            <w:pPr>
              <w:spacing w:line="360" w:lineRule="auto"/>
              <w:jc w:val="both"/>
              <w:rPr>
                <w:rFonts w:ascii="Times New Roman" w:hAnsi="Times New Roman" w:cs="Times New Roman"/>
                <w:sz w:val="24"/>
                <w:szCs w:val="24"/>
              </w:rPr>
            </w:pPr>
          </w:p>
        </w:tc>
        <w:tc>
          <w:tcPr>
            <w:tcW w:w="4205" w:type="dxa"/>
            <w:vAlign w:val="center"/>
          </w:tcPr>
          <w:p w:rsidR="00DD746C" w:rsidRPr="00A91745" w:rsidRDefault="00E543C5"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E543C5" w:rsidRPr="00A91745" w:rsidTr="00E543C5">
        <w:tc>
          <w:tcPr>
            <w:tcW w:w="5475" w:type="dxa"/>
            <w:gridSpan w:val="2"/>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03"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4</w:t>
            </w:r>
          </w:p>
        </w:tc>
        <w:tc>
          <w:tcPr>
            <w:tcW w:w="1350"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2</w:t>
            </w:r>
          </w:p>
        </w:tc>
      </w:tr>
    </w:tbl>
    <w:p w:rsidR="00881E0B" w:rsidRDefault="00881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2</w:t>
      </w:r>
      <w:r w:rsidR="005F04DE" w:rsidRPr="00A91745">
        <w:rPr>
          <w:rFonts w:ascii="Times New Roman" w:hAnsi="Times New Roman" w:cs="Times New Roman"/>
          <w:sz w:val="24"/>
          <w:szCs w:val="24"/>
        </w:rPr>
        <w:t>.</w:t>
      </w:r>
      <w:r w:rsidRPr="00A91745">
        <w:rPr>
          <w:rFonts w:ascii="Times New Roman" w:hAnsi="Times New Roman" w:cs="Times New Roman"/>
          <w:sz w:val="24"/>
          <w:szCs w:val="24"/>
        </w:rPr>
        <w:t xml:space="preserve">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analisis kebutuhan sistem.</w:t>
      </w:r>
    </w:p>
    <w:p w:rsidR="00D60FC6" w:rsidRPr="00A91745" w:rsidRDefault="00D60FC6"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Sprint 2 Perancangan Diagram 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perancangan diagram sistem,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515C2F" w:rsidRPr="00A91745">
        <w:rPr>
          <w:rFonts w:ascii="Times New Roman" w:hAnsi="Times New Roman" w:cs="Times New Roman"/>
          <w:sz w:val="24"/>
          <w:szCs w:val="24"/>
        </w:rPr>
        <w:t>kerjakan terdapat pada Table 3.3</w:t>
      </w:r>
      <w:r w:rsidR="00387DF6" w:rsidRPr="00A91745">
        <w:rPr>
          <w:rFonts w:ascii="Times New Roman" w:hAnsi="Times New Roman" w:cs="Times New Roman"/>
          <w:sz w:val="24"/>
          <w:szCs w:val="24"/>
        </w:rPr>
        <w:t>.</w:t>
      </w:r>
    </w:p>
    <w:p w:rsidR="005F04DE" w:rsidRPr="00A91745"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Tabel 3.3.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2 :</w:t>
      </w:r>
      <w:r w:rsidR="0035727D" w:rsidRPr="00A91745">
        <w:rPr>
          <w:rFonts w:ascii="Times New Roman" w:hAnsi="Times New Roman" w:cs="Times New Roman"/>
          <w:sz w:val="24"/>
          <w:szCs w:val="24"/>
        </w:rPr>
        <w:t xml:space="preserve"> </w:t>
      </w:r>
      <w:r w:rsidRPr="00A91745">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A91745" w:rsidTr="0035727D">
        <w:tc>
          <w:tcPr>
            <w:tcW w:w="1429"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52"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958F9" w:rsidRPr="00A91745" w:rsidTr="00E446A2">
        <w:tc>
          <w:tcPr>
            <w:tcW w:w="1429" w:type="dxa"/>
            <w:vMerge w:val="restart"/>
            <w:vAlign w:val="center"/>
          </w:tcPr>
          <w:p w:rsidR="00B958F9" w:rsidRPr="00A91745" w:rsidRDefault="00E446A2"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w:t>
            </w:r>
            <w:r w:rsidR="00990C0D" w:rsidRPr="00A91745">
              <w:rPr>
                <w:rFonts w:ascii="Times New Roman" w:hAnsi="Times New Roman" w:cs="Times New Roman"/>
                <w:sz w:val="24"/>
                <w:szCs w:val="24"/>
              </w:rPr>
              <w:t>erancangan Diagram S</w:t>
            </w:r>
            <w:r w:rsidR="00B958F9" w:rsidRPr="00A91745">
              <w:rPr>
                <w:rFonts w:ascii="Times New Roman" w:hAnsi="Times New Roman" w:cs="Times New Roman"/>
                <w:sz w:val="24"/>
                <w:szCs w:val="24"/>
              </w:rPr>
              <w:t>istem</w:t>
            </w:r>
          </w:p>
        </w:tc>
        <w:tc>
          <w:tcPr>
            <w:tcW w:w="4052" w:type="dxa"/>
          </w:tcPr>
          <w:p w:rsidR="00B958F9"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sz w:val="24"/>
                <w:szCs w:val="24"/>
              </w:rPr>
              <w:t>block diagram</w:t>
            </w:r>
          </w:p>
        </w:tc>
        <w:tc>
          <w:tcPr>
            <w:tcW w:w="1097"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use case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activity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entity relationship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3426DF" w:rsidRPr="00A91745" w:rsidTr="003426DF">
        <w:tc>
          <w:tcPr>
            <w:tcW w:w="5481" w:type="dxa"/>
            <w:gridSpan w:val="2"/>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2</w:t>
            </w:r>
          </w:p>
        </w:tc>
        <w:tc>
          <w:tcPr>
            <w:tcW w:w="1350"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0</w:t>
            </w:r>
          </w:p>
        </w:tc>
      </w:tr>
    </w:tbl>
    <w:p w:rsidR="005F04DE"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3.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perancangan diagram sistem.</w:t>
      </w:r>
    </w:p>
    <w:p w:rsidR="000E7A5A" w:rsidRPr="00A91745" w:rsidRDefault="000E7A5A" w:rsidP="00AF6278">
      <w:pPr>
        <w:spacing w:line="360" w:lineRule="auto"/>
        <w:jc w:val="both"/>
        <w:rPr>
          <w:rFonts w:ascii="Times New Roman" w:hAnsi="Times New Roman" w:cs="Times New Roman"/>
          <w:sz w:val="24"/>
          <w:szCs w:val="24"/>
        </w:rPr>
      </w:pPr>
    </w:p>
    <w:p w:rsidR="00387DF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3 </w:t>
      </w:r>
      <w:r w:rsidR="00A22576" w:rsidRPr="00A91745">
        <w:rPr>
          <w:rFonts w:ascii="Times New Roman" w:hAnsi="Times New Roman" w:cs="Times New Roman"/>
          <w:b/>
          <w:color w:val="000000" w:themeColor="text1"/>
        </w:rPr>
        <w:t xml:space="preserve">Perancangan Antarmuka </w:t>
      </w:r>
      <w:r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15C2F" w:rsidRPr="00A91745">
        <w:rPr>
          <w:rFonts w:ascii="Times New Roman" w:hAnsi="Times New Roman" w:cs="Times New Roman"/>
          <w:sz w:val="24"/>
          <w:szCs w:val="24"/>
        </w:rPr>
        <w:t>perancangan antarmuka sistem</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4</w:t>
      </w:r>
      <w:r w:rsidR="00387DF6" w:rsidRPr="00A91745">
        <w:rPr>
          <w:rFonts w:ascii="Times New Roman" w:hAnsi="Times New Roman" w:cs="Times New Roman"/>
          <w:sz w:val="24"/>
          <w:szCs w:val="24"/>
        </w:rPr>
        <w:t>.</w:t>
      </w:r>
    </w:p>
    <w:p w:rsidR="001C1693" w:rsidRPr="00A91745" w:rsidRDefault="001C169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4.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A91745" w:rsidTr="001966C1">
        <w:tc>
          <w:tcPr>
            <w:tcW w:w="1443"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8"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80"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C6437" w:rsidRPr="00A91745" w:rsidTr="001C1693">
        <w:tc>
          <w:tcPr>
            <w:tcW w:w="1413" w:type="dxa"/>
            <w:vMerge w:val="restart"/>
            <w:vAlign w:val="center"/>
          </w:tcPr>
          <w:p w:rsidR="006C6437" w:rsidRPr="00A91745" w:rsidRDefault="006C6437"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rancangan Antarmuka Sistem</w:t>
            </w:r>
          </w:p>
        </w:tc>
        <w:tc>
          <w:tcPr>
            <w:tcW w:w="6515" w:type="dxa"/>
            <w:gridSpan w:val="3"/>
          </w:tcPr>
          <w:p w:rsidR="006C6437" w:rsidRPr="00A91745" w:rsidRDefault="006C6437"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Aplikasi Andorid</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Utama</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Regist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rofil Perusah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Edit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1A3B64" w:rsidRPr="00A91745" w:rsidTr="001966C1">
        <w:tc>
          <w:tcPr>
            <w:tcW w:w="5451" w:type="dxa"/>
            <w:gridSpan w:val="2"/>
            <w:vAlign w:val="center"/>
          </w:tcPr>
          <w:p w:rsidR="001A3B64" w:rsidRPr="00A91745" w:rsidRDefault="001A3B6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380"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bl>
    <w:p w:rsidR="008E6AF7" w:rsidRDefault="002D6C3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4.</w:t>
      </w:r>
      <w:r w:rsidR="008E6AF7" w:rsidRPr="00A91745">
        <w:rPr>
          <w:rFonts w:ascii="Times New Roman" w:hAnsi="Times New Roman" w:cs="Times New Roman"/>
          <w:sz w:val="24"/>
          <w:szCs w:val="24"/>
        </w:rPr>
        <w:t xml:space="preserve"> didapatkan jumlah </w:t>
      </w:r>
      <w:r w:rsidR="008E6AF7" w:rsidRPr="00A91745">
        <w:rPr>
          <w:rFonts w:ascii="Times New Roman" w:hAnsi="Times New Roman" w:cs="Times New Roman"/>
          <w:i/>
          <w:sz w:val="24"/>
          <w:szCs w:val="24"/>
        </w:rPr>
        <w:t xml:space="preserve">task, </w:t>
      </w:r>
      <w:r w:rsidR="008E6AF7" w:rsidRPr="00A91745">
        <w:rPr>
          <w:rFonts w:ascii="Times New Roman" w:hAnsi="Times New Roman" w:cs="Times New Roman"/>
          <w:sz w:val="24"/>
          <w:szCs w:val="24"/>
        </w:rPr>
        <w:t xml:space="preserve">estimasi waktu pengerjaan, dan waktu pengerjaan sebenarnya dalam mengerjakan </w:t>
      </w:r>
      <w:r w:rsidR="008E6AF7" w:rsidRPr="00A91745">
        <w:rPr>
          <w:rFonts w:ascii="Times New Roman" w:hAnsi="Times New Roman" w:cs="Times New Roman"/>
          <w:i/>
          <w:sz w:val="24"/>
          <w:szCs w:val="24"/>
        </w:rPr>
        <w:t xml:space="preserve">task – task </w:t>
      </w:r>
      <w:r w:rsidR="008E6AF7" w:rsidRPr="00A91745">
        <w:rPr>
          <w:rFonts w:ascii="Times New Roman" w:hAnsi="Times New Roman" w:cs="Times New Roman"/>
          <w:sz w:val="24"/>
          <w:szCs w:val="24"/>
        </w:rPr>
        <w:t xml:space="preserve">pada </w:t>
      </w:r>
      <w:r w:rsidR="008E6AF7" w:rsidRPr="00A91745">
        <w:rPr>
          <w:rFonts w:ascii="Times New Roman" w:hAnsi="Times New Roman" w:cs="Times New Roman"/>
          <w:i/>
          <w:sz w:val="24"/>
          <w:szCs w:val="24"/>
        </w:rPr>
        <w:t>product</w:t>
      </w:r>
      <w:r w:rsidR="008E6AF7" w:rsidRPr="00A91745">
        <w:rPr>
          <w:rFonts w:ascii="Times New Roman" w:hAnsi="Times New Roman" w:cs="Times New Roman"/>
          <w:sz w:val="24"/>
          <w:szCs w:val="24"/>
        </w:rPr>
        <w:t xml:space="preserve"> </w:t>
      </w:r>
      <w:r w:rsidR="008E6AF7" w:rsidRPr="00A91745">
        <w:rPr>
          <w:rFonts w:ascii="Times New Roman" w:hAnsi="Times New Roman" w:cs="Times New Roman"/>
          <w:i/>
          <w:sz w:val="24"/>
          <w:szCs w:val="24"/>
        </w:rPr>
        <w:t xml:space="preserve">backlog </w:t>
      </w:r>
      <w:r w:rsidR="0034124B" w:rsidRPr="00A91745">
        <w:rPr>
          <w:rFonts w:ascii="Times New Roman" w:hAnsi="Times New Roman" w:cs="Times New Roman"/>
          <w:sz w:val="24"/>
          <w:szCs w:val="24"/>
        </w:rPr>
        <w:t>perancangan antarmuka sistem</w:t>
      </w:r>
      <w:r w:rsidR="008E6AF7" w:rsidRPr="00A91745">
        <w:rPr>
          <w:rFonts w:ascii="Times New Roman" w:hAnsi="Times New Roman" w:cs="Times New Roman"/>
          <w:sz w:val="24"/>
          <w:szCs w:val="24"/>
        </w:rPr>
        <w:t>.</w:t>
      </w:r>
    </w:p>
    <w:p w:rsidR="00CE3724" w:rsidRPr="00A91745" w:rsidRDefault="00CE3724"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4 </w:t>
      </w:r>
      <w:r w:rsidR="00A22576" w:rsidRPr="00A91745">
        <w:rPr>
          <w:rFonts w:ascii="Times New Roman" w:hAnsi="Times New Roman" w:cs="Times New Roman"/>
          <w:b/>
          <w:color w:val="000000" w:themeColor="text1"/>
        </w:rPr>
        <w:t xml:space="preserve">Pembuatan dan Pengujian </w:t>
      </w:r>
      <w:r w:rsidRPr="00A91745">
        <w:rPr>
          <w:rFonts w:ascii="Times New Roman" w:hAnsi="Times New Roman" w:cs="Times New Roman"/>
          <w:b/>
          <w:color w:val="000000" w:themeColor="text1"/>
        </w:rPr>
        <w:t>Fitur Aplikasi</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94F3F" w:rsidRPr="00A91745">
        <w:rPr>
          <w:rFonts w:ascii="Times New Roman" w:hAnsi="Times New Roman" w:cs="Times New Roman"/>
          <w:sz w:val="24"/>
          <w:szCs w:val="24"/>
        </w:rPr>
        <w:t>pembuatan dan pengujian fitur aplikasi</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5</w:t>
      </w:r>
      <w:r w:rsidR="00387DF6" w:rsidRPr="00A91745">
        <w:rPr>
          <w:rFonts w:ascii="Times New Roman" w:hAnsi="Times New Roman" w:cs="Times New Roman"/>
          <w:sz w:val="24"/>
          <w:szCs w:val="24"/>
        </w:rPr>
        <w:t>.</w:t>
      </w:r>
    </w:p>
    <w:p w:rsidR="00C31A08" w:rsidRPr="00A91745" w:rsidRDefault="00A17503"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Tabel 3.5</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Sprint </w:t>
      </w:r>
      <w:r w:rsidR="00C31A08" w:rsidRPr="00A91745">
        <w:rPr>
          <w:rFonts w:ascii="Times New Roman" w:hAnsi="Times New Roman" w:cs="Times New Roman"/>
          <w:sz w:val="24"/>
          <w:szCs w:val="24"/>
        </w:rPr>
        <w:t xml:space="preserve">4 : </w:t>
      </w:r>
      <w:r w:rsidR="00C31A08" w:rsidRPr="00A91745">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A91745" w:rsidTr="00415308">
        <w:tc>
          <w:tcPr>
            <w:tcW w:w="1283"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54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C21703" w:rsidRPr="00A91745" w:rsidTr="00802020">
        <w:tc>
          <w:tcPr>
            <w:tcW w:w="1283" w:type="dxa"/>
            <w:vMerge w:val="restart"/>
            <w:vAlign w:val="center"/>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mbuatan dan Pengujian Fitur Aplikasi</w:t>
            </w:r>
          </w:p>
        </w:tc>
        <w:tc>
          <w:tcPr>
            <w:tcW w:w="6645" w:type="dxa"/>
            <w:gridSpan w:val="3"/>
          </w:tcPr>
          <w:p w:rsidR="00C21703" w:rsidRPr="00A91745" w:rsidRDefault="00C21703"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 xml:space="preserve">Fitur </w:t>
            </w:r>
            <w:r w:rsidRPr="00A91745">
              <w:rPr>
                <w:rFonts w:ascii="Times New Roman" w:hAnsi="Times New Roman" w:cs="Times New Roman"/>
                <w:sz w:val="24"/>
                <w:szCs w:val="24"/>
              </w:rPr>
              <w:t>Halaman Logi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shboard</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D97D5A"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Tambah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Update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etail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w:t>
            </w:r>
            <w:r w:rsidRPr="00A91745">
              <w:rPr>
                <w:rFonts w:ascii="Times New Roman" w:hAnsi="Times New Roman" w:cs="Times New Roman"/>
                <w:sz w:val="24"/>
                <w:szCs w:val="24"/>
              </w:rPr>
              <w:t xml:space="preserve"> Daftar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val="restart"/>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Riwayat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Customers</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C4E71">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Trainers</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Lowongan Pekerja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shboard</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Update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Daftar Pelatih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Aplikasi Android</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Utama</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Register</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Form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5</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4</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w:t>
            </w:r>
            <w:r>
              <w:rPr>
                <w:rFonts w:ascii="Times New Roman" w:hAnsi="Times New Roman" w:cs="Times New Roman"/>
                <w:sz w:val="24"/>
              </w:rPr>
              <w:t xml:space="preserve">Halaman </w:t>
            </w:r>
            <w:r w:rsidRPr="00A91745">
              <w:rPr>
                <w:rFonts w:ascii="Times New Roman" w:hAnsi="Times New Roman" w:cs="Times New Roman"/>
                <w:sz w:val="24"/>
              </w:rPr>
              <w:t>Form Persyaratan Sertifikas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1</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rofil Perusah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Edit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5C26AC" w:rsidRPr="00A91745" w:rsidTr="00415308">
        <w:tc>
          <w:tcPr>
            <w:tcW w:w="1283" w:type="dxa"/>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415308">
        <w:tc>
          <w:tcPr>
            <w:tcW w:w="5287" w:type="dxa"/>
            <w:gridSpan w:val="2"/>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OTAL</w:t>
            </w:r>
          </w:p>
        </w:tc>
        <w:tc>
          <w:tcPr>
            <w:tcW w:w="1097"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544"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bl>
    <w:p w:rsidR="00C31A08" w:rsidRDefault="00A1750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5.</w:t>
      </w:r>
      <w:r w:rsidR="00C31A08" w:rsidRPr="00A91745">
        <w:rPr>
          <w:rFonts w:ascii="Times New Roman" w:hAnsi="Times New Roman" w:cs="Times New Roman"/>
          <w:sz w:val="24"/>
          <w:szCs w:val="24"/>
        </w:rPr>
        <w:t xml:space="preserve"> didapatkan jumlah </w:t>
      </w:r>
      <w:r w:rsidR="00C31A08" w:rsidRPr="00A91745">
        <w:rPr>
          <w:rFonts w:ascii="Times New Roman" w:hAnsi="Times New Roman" w:cs="Times New Roman"/>
          <w:i/>
          <w:sz w:val="24"/>
          <w:szCs w:val="24"/>
        </w:rPr>
        <w:t xml:space="preserve">task, </w:t>
      </w:r>
      <w:r w:rsidR="00C31A08" w:rsidRPr="00A91745">
        <w:rPr>
          <w:rFonts w:ascii="Times New Roman" w:hAnsi="Times New Roman" w:cs="Times New Roman"/>
          <w:sz w:val="24"/>
          <w:szCs w:val="24"/>
        </w:rPr>
        <w:t xml:space="preserve">estimasi waktu pengerjaan, dan waktu pengerjaan sebenarnya dalam mengerjakan </w:t>
      </w:r>
      <w:r w:rsidR="00C31A08" w:rsidRPr="00A91745">
        <w:rPr>
          <w:rFonts w:ascii="Times New Roman" w:hAnsi="Times New Roman" w:cs="Times New Roman"/>
          <w:i/>
          <w:sz w:val="24"/>
          <w:szCs w:val="24"/>
        </w:rPr>
        <w:t xml:space="preserve">task – task </w:t>
      </w:r>
      <w:r w:rsidR="00C31A08" w:rsidRPr="00A91745">
        <w:rPr>
          <w:rFonts w:ascii="Times New Roman" w:hAnsi="Times New Roman" w:cs="Times New Roman"/>
          <w:sz w:val="24"/>
          <w:szCs w:val="24"/>
        </w:rPr>
        <w:t xml:space="preserve">pada </w:t>
      </w:r>
      <w:r w:rsidR="00C31A08" w:rsidRPr="00A91745">
        <w:rPr>
          <w:rFonts w:ascii="Times New Roman" w:hAnsi="Times New Roman" w:cs="Times New Roman"/>
          <w:i/>
          <w:sz w:val="24"/>
          <w:szCs w:val="24"/>
        </w:rPr>
        <w:t>product</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backlog </w:t>
      </w:r>
      <w:r w:rsidR="00DC0E97" w:rsidRPr="00A91745">
        <w:rPr>
          <w:rFonts w:ascii="Times New Roman" w:hAnsi="Times New Roman" w:cs="Times New Roman"/>
          <w:color w:val="000000" w:themeColor="text1"/>
          <w:sz w:val="24"/>
          <w:szCs w:val="24"/>
        </w:rPr>
        <w:t>pembuatan dan pengujian fitur aplikasi</w:t>
      </w:r>
      <w:r w:rsidR="00C31A08" w:rsidRPr="00A91745">
        <w:rPr>
          <w:rFonts w:ascii="Times New Roman" w:hAnsi="Times New Roman" w:cs="Times New Roman"/>
          <w:sz w:val="24"/>
          <w:szCs w:val="24"/>
        </w:rPr>
        <w:t>.</w:t>
      </w:r>
    </w:p>
    <w:p w:rsidR="00DF2B4F" w:rsidRPr="00A91745" w:rsidRDefault="00DF2B4F" w:rsidP="00AF6278">
      <w:pPr>
        <w:spacing w:line="360" w:lineRule="auto"/>
        <w:jc w:val="both"/>
        <w:rPr>
          <w:rFonts w:ascii="Times New Roman" w:hAnsi="Times New Roman" w:cs="Times New Roman"/>
          <w:sz w:val="24"/>
          <w:szCs w:val="24"/>
        </w:rPr>
      </w:pPr>
    </w:p>
    <w:p w:rsidR="00A2257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 xml:space="preserve">Sprint 5 </w:t>
      </w:r>
      <w:r w:rsidR="00A22576" w:rsidRPr="00A91745">
        <w:rPr>
          <w:rFonts w:ascii="Times New Roman" w:hAnsi="Times New Roman" w:cs="Times New Roman"/>
          <w:b/>
          <w:color w:val="000000" w:themeColor="text1"/>
        </w:rPr>
        <w:t>Perencangan Uji Kepuasan Pengguna</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00387DF6" w:rsidRPr="00A91745">
        <w:rPr>
          <w:rFonts w:ascii="Times New Roman" w:hAnsi="Times New Roman" w:cs="Times New Roman"/>
          <w:i/>
          <w:sz w:val="24"/>
          <w:szCs w:val="24"/>
        </w:rPr>
        <w:t xml:space="preserve">produck backlog </w:t>
      </w:r>
      <w:r w:rsidR="00387DF6" w:rsidRPr="00A91745">
        <w:rPr>
          <w:rFonts w:ascii="Times New Roman" w:hAnsi="Times New Roman" w:cs="Times New Roman"/>
          <w:sz w:val="24"/>
          <w:szCs w:val="24"/>
        </w:rPr>
        <w:t xml:space="preserve">yaitu </w:t>
      </w:r>
      <w:r w:rsidR="005F4342" w:rsidRPr="00A91745">
        <w:rPr>
          <w:rFonts w:ascii="Times New Roman" w:hAnsi="Times New Roman" w:cs="Times New Roman"/>
          <w:sz w:val="24"/>
          <w:szCs w:val="24"/>
        </w:rPr>
        <w:t>perencanaan uji kepuasan pengguna</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6</w:t>
      </w:r>
      <w:r w:rsidR="00387DF6" w:rsidRPr="00A91745">
        <w:rPr>
          <w:rFonts w:ascii="Times New Roman" w:hAnsi="Times New Roman" w:cs="Times New Roman"/>
          <w:sz w:val="24"/>
          <w:szCs w:val="24"/>
        </w:rPr>
        <w:t>.</w:t>
      </w:r>
    </w:p>
    <w:p w:rsidR="00B40160" w:rsidRPr="00A91745" w:rsidRDefault="00B40160"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 xml:space="preserve">Tabel 3.6.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5 : </w:t>
      </w:r>
      <w:r w:rsidRPr="00A91745">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A91745" w:rsidTr="00F343DB">
        <w:tc>
          <w:tcPr>
            <w:tcW w:w="1129"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53"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115A1" w:rsidRPr="00A91745" w:rsidTr="00F343DB">
        <w:tc>
          <w:tcPr>
            <w:tcW w:w="1129" w:type="dxa"/>
            <w:vMerge w:val="restart"/>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rencangan Uji Kepuasan Pengguna</w:t>
            </w: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Pertanya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Indikator Penilai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 xml:space="preserve">Pembuatan Indikator Kepuasan Pengguna </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B115A1">
        <w:tc>
          <w:tcPr>
            <w:tcW w:w="5382" w:type="dxa"/>
            <w:gridSpan w:val="2"/>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9</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6</w:t>
            </w:r>
          </w:p>
        </w:tc>
      </w:tr>
    </w:tbl>
    <w:p w:rsidR="00B115A1" w:rsidRPr="00A91745" w:rsidRDefault="00B115A1" w:rsidP="00AF6278">
      <w:pPr>
        <w:spacing w:line="360" w:lineRule="auto"/>
        <w:jc w:val="both"/>
        <w:rPr>
          <w:rFonts w:ascii="Times New Roman" w:hAnsi="Times New Roman" w:cs="Times New Roman"/>
          <w:sz w:val="24"/>
          <w:szCs w:val="24"/>
        </w:rPr>
      </w:pPr>
    </w:p>
    <w:p w:rsidR="00387DF6" w:rsidRPr="00A91745" w:rsidRDefault="00B4016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6.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color w:val="000000" w:themeColor="text1"/>
          <w:sz w:val="24"/>
          <w:szCs w:val="24"/>
        </w:rPr>
        <w:t>perencangan uji kepuasan pengguna</w:t>
      </w:r>
      <w:r w:rsidRPr="00A91745">
        <w:rPr>
          <w:rFonts w:ascii="Times New Roman" w:hAnsi="Times New Roman" w:cs="Times New Roman"/>
          <w:sz w:val="24"/>
          <w:szCs w:val="24"/>
        </w:rPr>
        <w:t>.</w:t>
      </w:r>
    </w:p>
    <w:p w:rsidR="00050FD8" w:rsidRPr="00A91745" w:rsidRDefault="00050FD8"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sz w:val="24"/>
          <w:szCs w:val="24"/>
        </w:rPr>
        <w:br w:type="page"/>
      </w:r>
    </w:p>
    <w:p w:rsidR="00403AE8"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print Execution</w:t>
      </w:r>
    </w:p>
    <w:p w:rsidR="00906EF9" w:rsidRPr="00A91745" w:rsidRDefault="005C5176" w:rsidP="00AF6278">
      <w:pPr>
        <w:tabs>
          <w:tab w:val="center" w:pos="3968"/>
        </w:tabs>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hapan ini </w:t>
      </w:r>
      <w:r w:rsidR="00906EF9" w:rsidRPr="00A91745">
        <w:rPr>
          <w:rFonts w:ascii="Times New Roman" w:hAnsi="Times New Roman" w:cs="Times New Roman"/>
          <w:sz w:val="24"/>
          <w:szCs w:val="24"/>
        </w:rPr>
        <w:t xml:space="preserve">pengembang melakukan pelaksanaan pengembangan fitur yang telah ditentukan dalam </w:t>
      </w:r>
      <w:r w:rsidR="00906EF9" w:rsidRPr="00A91745">
        <w:rPr>
          <w:rFonts w:ascii="Times New Roman" w:hAnsi="Times New Roman" w:cs="Times New Roman"/>
          <w:i/>
          <w:iCs/>
          <w:sz w:val="24"/>
          <w:szCs w:val="24"/>
        </w:rPr>
        <w:t>sprint</w:t>
      </w:r>
      <w:r w:rsidR="00906EF9" w:rsidRPr="00A91745">
        <w:rPr>
          <w:rFonts w:ascii="Times New Roman" w:hAnsi="Times New Roman" w:cs="Times New Roman"/>
          <w:sz w:val="24"/>
          <w:szCs w:val="24"/>
        </w:rPr>
        <w:t xml:space="preserve"> yang terdapat </w:t>
      </w:r>
      <w:r w:rsidR="00906EF9" w:rsidRPr="00A91745">
        <w:rPr>
          <w:rFonts w:ascii="Times New Roman" w:hAnsi="Times New Roman" w:cs="Times New Roman"/>
          <w:i/>
          <w:iCs/>
          <w:sz w:val="24"/>
          <w:szCs w:val="24"/>
        </w:rPr>
        <w:t>task</w:t>
      </w:r>
      <w:r w:rsidR="00906EF9" w:rsidRPr="00A91745">
        <w:rPr>
          <w:rFonts w:ascii="Times New Roman" w:hAnsi="Times New Roman" w:cs="Times New Roman"/>
          <w:sz w:val="24"/>
          <w:szCs w:val="24"/>
        </w:rPr>
        <w:t xml:space="preserve"> pada bagian </w:t>
      </w:r>
      <w:r w:rsidR="00906EF9" w:rsidRPr="00A91745">
        <w:rPr>
          <w:rFonts w:ascii="Times New Roman" w:hAnsi="Times New Roman" w:cs="Times New Roman"/>
          <w:i/>
          <w:iCs/>
          <w:sz w:val="24"/>
          <w:szCs w:val="24"/>
        </w:rPr>
        <w:t>sprint backlog</w:t>
      </w:r>
      <w:r w:rsidR="00906EF9" w:rsidRPr="00A91745">
        <w:rPr>
          <w:rFonts w:ascii="Times New Roman" w:hAnsi="Times New Roman" w:cs="Times New Roman"/>
          <w:sz w:val="24"/>
          <w:szCs w:val="24"/>
        </w:rPr>
        <w:t>.</w:t>
      </w:r>
    </w:p>
    <w:p w:rsidR="009F25CB" w:rsidRPr="00A91745" w:rsidRDefault="009F25CB"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t>Sprint 1 Analisis Kebutuhan Sistem</w:t>
      </w:r>
    </w:p>
    <w:p w:rsidR="00F27A0F" w:rsidRPr="00A91745" w:rsidRDefault="00F27A0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ini membahas mengenai analisis kebutuhan perangkat berupa kebutuhan perangkat keras </w:t>
      </w:r>
      <w:r w:rsidRPr="00A91745">
        <w:rPr>
          <w:rFonts w:ascii="Times New Roman" w:hAnsi="Times New Roman" w:cs="Times New Roman"/>
          <w:i/>
          <w:sz w:val="24"/>
          <w:szCs w:val="24"/>
        </w:rPr>
        <w:t>(Hardware)</w:t>
      </w:r>
      <w:r w:rsidRPr="00A91745">
        <w:rPr>
          <w:rFonts w:ascii="Times New Roman" w:hAnsi="Times New Roman" w:cs="Times New Roman"/>
          <w:sz w:val="24"/>
          <w:szCs w:val="24"/>
        </w:rPr>
        <w:t xml:space="preserve"> dan kebutuhan perangkat lunak </w:t>
      </w:r>
      <w:r w:rsidRPr="00A91745">
        <w:rPr>
          <w:rFonts w:ascii="Times New Roman" w:hAnsi="Times New Roman" w:cs="Times New Roman"/>
          <w:i/>
          <w:sz w:val="24"/>
          <w:szCs w:val="24"/>
        </w:rPr>
        <w:t>(Software)</w:t>
      </w:r>
      <w:r w:rsidRPr="00A91745">
        <w:rPr>
          <w:rFonts w:ascii="Times New Roman" w:hAnsi="Times New Roman" w:cs="Times New Roman"/>
          <w:sz w:val="24"/>
          <w:szCs w:val="24"/>
        </w:rPr>
        <w:t>.</w:t>
      </w:r>
    </w:p>
    <w:p w:rsidR="00AE6163"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Kebutuhan Perangkat Keras</w:t>
      </w:r>
    </w:p>
    <w:p w:rsidR="00AE6163" w:rsidRPr="00A91745" w:rsidRDefault="00AE6163"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Komputer / Laptop</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ntuk melakukan desain dan penulisan program, dengan spesifikasi minimal :</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Windows 10</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Inter Core i3</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8GB</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onsel dengan sistem operasi android</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ibutuhkan untuk pengujian perangkat lunak, dengan spesifikasi minimal :</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Andorid 5.0 Lollipop</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dual core 1 Ghz</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2 GB</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kuran layar 720x1280px</w:t>
      </w:r>
    </w:p>
    <w:p w:rsidR="00DE04B2"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Perangkat Lunak</w:t>
      </w:r>
    </w:p>
    <w:p w:rsidR="00983FD5" w:rsidRPr="00A91745" w:rsidRDefault="00983FD5"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Figma untuk membuat </w:t>
      </w:r>
      <w:r w:rsidRPr="00A91745">
        <w:rPr>
          <w:rFonts w:ascii="Times New Roman" w:hAnsi="Times New Roman" w:cs="Times New Roman"/>
          <w:i/>
          <w:color w:val="000000" w:themeColor="text1"/>
          <w:sz w:val="24"/>
          <w:szCs w:val="24"/>
        </w:rPr>
        <w:t xml:space="preserve">mockup </w:t>
      </w:r>
      <w:r w:rsidRPr="00A91745">
        <w:rPr>
          <w:rFonts w:ascii="Times New Roman" w:hAnsi="Times New Roman" w:cs="Times New Roman"/>
          <w:color w:val="000000" w:themeColor="text1"/>
          <w:sz w:val="24"/>
          <w:szCs w:val="24"/>
        </w:rPr>
        <w:t>perangkat lunak</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Andorid Studio sebagai IDE pengembang androi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Visual Studio Code sebagai </w:t>
      </w:r>
      <w:r w:rsidRPr="00A91745">
        <w:rPr>
          <w:rFonts w:ascii="Times New Roman" w:hAnsi="Times New Roman" w:cs="Times New Roman"/>
          <w:i/>
          <w:color w:val="000000" w:themeColor="text1"/>
          <w:sz w:val="24"/>
          <w:szCs w:val="24"/>
        </w:rPr>
        <w:t>code editor backen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MySQL sebagai penyimpanan data</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XAMPP sebagai penyedia layanan </w:t>
      </w:r>
      <w:r w:rsidRPr="00A91745">
        <w:rPr>
          <w:rFonts w:ascii="Times New Roman" w:hAnsi="Times New Roman" w:cs="Times New Roman"/>
          <w:i/>
          <w:color w:val="000000" w:themeColor="text1"/>
          <w:sz w:val="24"/>
          <w:szCs w:val="24"/>
        </w:rPr>
        <w:t xml:space="preserve">website </w:t>
      </w:r>
      <w:r w:rsidRPr="00A91745">
        <w:rPr>
          <w:rFonts w:ascii="Times New Roman" w:hAnsi="Times New Roman" w:cs="Times New Roman"/>
          <w:color w:val="000000" w:themeColor="text1"/>
          <w:sz w:val="24"/>
          <w:szCs w:val="24"/>
        </w:rPr>
        <w:t>untuk pengembangan local</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ostman berperan sebagai REST CLIENT untuk uji coba REST API</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Google Crome sebagai media untuk menampilkan hasil program </w:t>
      </w:r>
      <w:r w:rsidRPr="00A91745">
        <w:rPr>
          <w:rFonts w:ascii="Times New Roman" w:hAnsi="Times New Roman" w:cs="Times New Roman"/>
          <w:i/>
          <w:color w:val="000000" w:themeColor="text1"/>
          <w:sz w:val="24"/>
          <w:szCs w:val="24"/>
        </w:rPr>
        <w:t>website</w:t>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2 Perancangan Diagram Sistem</w:t>
      </w:r>
    </w:p>
    <w:p w:rsidR="006A0E61" w:rsidRPr="00A91745" w:rsidRDefault="006A0E61"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S</w:t>
      </w:r>
      <w:r w:rsidRPr="00A91745">
        <w:rPr>
          <w:rFonts w:ascii="Times New Roman" w:hAnsi="Times New Roman" w:cs="Times New Roman"/>
          <w:i/>
          <w:color w:val="000000" w:themeColor="text1"/>
          <w:sz w:val="24"/>
          <w:szCs w:val="24"/>
        </w:rPr>
        <w:t xml:space="preserve">print </w:t>
      </w:r>
      <w:r w:rsidRPr="00A91745">
        <w:rPr>
          <w:rFonts w:ascii="Times New Roman" w:hAnsi="Times New Roman" w:cs="Times New Roman"/>
          <w:color w:val="000000" w:themeColor="text1"/>
          <w:sz w:val="24"/>
          <w:szCs w:val="24"/>
        </w:rPr>
        <w:t>ini membahas gambaran dari sebuah sistem yang dirancang menggunakan diagram yang terdiri dari</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block diagram,</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use case diagram</w:t>
      </w:r>
      <w:r w:rsidRPr="00A91745">
        <w:rPr>
          <w:rFonts w:ascii="Times New Roman" w:hAnsi="Times New Roman" w:cs="Times New Roman"/>
          <w:color w:val="000000" w:themeColor="text1"/>
          <w:sz w:val="24"/>
          <w:szCs w:val="24"/>
        </w:rPr>
        <w:t>,</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i/>
          <w:color w:val="000000" w:themeColor="text1"/>
          <w:sz w:val="24"/>
          <w:szCs w:val="24"/>
        </w:rPr>
        <w:t xml:space="preserve">Entity Relationship Diagram, </w:t>
      </w:r>
      <w:r w:rsidRPr="00A91745">
        <w:rPr>
          <w:rFonts w:ascii="Times New Roman" w:hAnsi="Times New Roman" w:cs="Times New Roman"/>
          <w:i/>
          <w:color w:val="000000" w:themeColor="text1"/>
          <w:sz w:val="24"/>
          <w:szCs w:val="24"/>
        </w:rPr>
        <w:t>dan</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activity diagram.</w:t>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Analisis Block Diagram</w:t>
      </w:r>
    </w:p>
    <w:p w:rsidR="0054293D" w:rsidRPr="00A91745" w:rsidRDefault="0054293D"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Block Diagram </w:t>
      </w:r>
      <w:r w:rsidRPr="00A91745">
        <w:rPr>
          <w:rFonts w:ascii="Times New Roman" w:hAnsi="Times New Roman" w:cs="Times New Roman"/>
          <w:sz w:val="24"/>
          <w:szCs w:val="24"/>
        </w:rPr>
        <w:t>Sistem Informasi Penyedia Jasa Pelatihan di PT Surya Safety Nusantara akan dipaparkan pada Gambar 3.1.</w:t>
      </w:r>
    </w:p>
    <w:p w:rsidR="0054293D" w:rsidRPr="00A91745" w:rsidRDefault="0009262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1.</w:t>
      </w:r>
      <w:r w:rsidR="0054293D" w:rsidRPr="00A91745">
        <w:rPr>
          <w:rFonts w:ascii="Times New Roman" w:hAnsi="Times New Roman" w:cs="Times New Roman"/>
          <w:sz w:val="24"/>
          <w:szCs w:val="24"/>
        </w:rPr>
        <w:t xml:space="preserve"> dapat diketahui bahwa</w:t>
      </w:r>
      <w:r w:rsidR="00D37739" w:rsidRPr="00A91745">
        <w:rPr>
          <w:rFonts w:ascii="Times New Roman" w:hAnsi="Times New Roman" w:cs="Times New Roman"/>
          <w:sz w:val="24"/>
          <w:szCs w:val="24"/>
        </w:rPr>
        <w:t xml:space="preserve"> </w:t>
      </w:r>
      <w:r w:rsidR="0054293D" w:rsidRPr="00A91745">
        <w:rPr>
          <w:rFonts w:ascii="Times New Roman" w:hAnsi="Times New Roman" w:cs="Times New Roman"/>
          <w:sz w:val="24"/>
          <w:szCs w:val="24"/>
        </w:rPr>
        <w:t>website admin</w:t>
      </w:r>
      <w:r w:rsidR="00D37739" w:rsidRPr="00A91745">
        <w:rPr>
          <w:rFonts w:ascii="Times New Roman" w:hAnsi="Times New Roman" w:cs="Times New Roman"/>
          <w:sz w:val="24"/>
          <w:szCs w:val="24"/>
        </w:rPr>
        <w:t>, website trainers dan aplikasi customers saling berinteraksi</w:t>
      </w:r>
      <w:r w:rsidR="0054293D" w:rsidRPr="00A91745">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A91745">
        <w:rPr>
          <w:rFonts w:ascii="Times New Roman" w:hAnsi="Times New Roman" w:cs="Times New Roman"/>
          <w:sz w:val="24"/>
          <w:szCs w:val="24"/>
        </w:rPr>
        <w:t>website admin, website trainers dan aplikasi customers.</w:t>
      </w:r>
    </w:p>
    <w:p w:rsidR="00CE1D38" w:rsidRPr="00A91745" w:rsidRDefault="00D37739"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9">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A91745">
        <w:rPr>
          <w:rFonts w:ascii="Times New Roman" w:hAnsi="Times New Roman" w:cs="Times New Roman"/>
          <w:sz w:val="24"/>
          <w:szCs w:val="24"/>
        </w:rPr>
        <w:t xml:space="preserve">Gambar 3.1. </w:t>
      </w:r>
      <w:r w:rsidR="00CE1D38" w:rsidRPr="00A91745">
        <w:rPr>
          <w:rFonts w:ascii="Times New Roman" w:hAnsi="Times New Roman" w:cs="Times New Roman"/>
          <w:i/>
          <w:sz w:val="24"/>
          <w:szCs w:val="24"/>
        </w:rPr>
        <w:t>Block Diagram Sistem</w:t>
      </w:r>
    </w:p>
    <w:p w:rsidR="00F430BD" w:rsidRPr="00A91745" w:rsidRDefault="00F430BD"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Use Case Diagram</w:t>
      </w:r>
    </w:p>
    <w:p w:rsidR="00FE18E2" w:rsidRPr="00A91745" w:rsidRDefault="00C14DD9"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Sistem Informasi Penyedia Jasa Pelatihan di PT Surya Safety Nusantara</w:t>
      </w:r>
      <w:r w:rsidR="0054293D" w:rsidRPr="00A91745">
        <w:rPr>
          <w:rFonts w:ascii="Times New Roman" w:hAnsi="Times New Roman" w:cs="Times New Roman"/>
          <w:sz w:val="24"/>
          <w:szCs w:val="24"/>
        </w:rPr>
        <w:t xml:space="preserve"> akan dipaparkan pada Gambar 3.2</w:t>
      </w:r>
      <w:r w:rsidR="00B92FFE" w:rsidRPr="00A91745">
        <w:rPr>
          <w:rFonts w:ascii="Times New Roman" w:hAnsi="Times New Roman" w:cs="Times New Roman"/>
          <w:sz w:val="24"/>
          <w:szCs w:val="24"/>
        </w:rPr>
        <w:t>.</w:t>
      </w:r>
    </w:p>
    <w:p w:rsidR="00FE18E2" w:rsidRPr="00A91745" w:rsidRDefault="00035C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2</w:t>
      </w:r>
      <w:r w:rsidR="00FE18E2" w:rsidRPr="00A91745">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A91745">
        <w:rPr>
          <w:rFonts w:ascii="Times New Roman" w:hAnsi="Times New Roman" w:cs="Times New Roman"/>
          <w:sz w:val="24"/>
          <w:szCs w:val="24"/>
        </w:rPr>
        <w:t>s</w:t>
      </w:r>
      <w:r w:rsidR="00FE18E2" w:rsidRPr="00A91745">
        <w:rPr>
          <w:rFonts w:ascii="Times New Roman" w:hAnsi="Times New Roman" w:cs="Times New Roman"/>
          <w:sz w:val="24"/>
          <w:szCs w:val="24"/>
        </w:rPr>
        <w:t xml:space="preserve"> dapat mengakses list dan detail pelatihan, mendaftar pelatihan, mengakses list dan detail</w:t>
      </w:r>
      <w:r w:rsidR="006E1441" w:rsidRPr="00A91745">
        <w:rPr>
          <w:rFonts w:ascii="Times New Roman" w:hAnsi="Times New Roman" w:cs="Times New Roman"/>
          <w:sz w:val="24"/>
          <w:szCs w:val="24"/>
        </w:rPr>
        <w:t xml:space="preserve"> pelatihan</w:t>
      </w:r>
      <w:r w:rsidR="00FE18E2" w:rsidRPr="00A91745">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A91745">
        <w:rPr>
          <w:rFonts w:ascii="Times New Roman" w:hAnsi="Times New Roman" w:cs="Times New Roman"/>
          <w:sz w:val="24"/>
          <w:szCs w:val="24"/>
        </w:rPr>
        <w:t xml:space="preserve">melakukan </w:t>
      </w:r>
      <w:r w:rsidR="00FE18E2" w:rsidRPr="00A91745">
        <w:rPr>
          <w:rFonts w:ascii="Times New Roman" w:hAnsi="Times New Roman" w:cs="Times New Roman"/>
          <w:sz w:val="24"/>
          <w:szCs w:val="24"/>
        </w:rPr>
        <w:t>pengaturan akun.</w:t>
      </w:r>
    </w:p>
    <w:p w:rsidR="00E0175D" w:rsidRPr="00A91745" w:rsidRDefault="003E3433"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10">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sidRPr="00A91745">
        <w:rPr>
          <w:rFonts w:ascii="Times New Roman" w:hAnsi="Times New Roman" w:cs="Times New Roman"/>
          <w:sz w:val="24"/>
          <w:szCs w:val="24"/>
        </w:rPr>
        <w:br/>
      </w:r>
      <w:r w:rsidR="00035CE6" w:rsidRPr="00A91745">
        <w:rPr>
          <w:rFonts w:ascii="Times New Roman" w:hAnsi="Times New Roman" w:cs="Times New Roman"/>
          <w:sz w:val="24"/>
          <w:szCs w:val="24"/>
        </w:rPr>
        <w:t>Gambar 3.2</w:t>
      </w:r>
      <w:r w:rsidR="00E0175D" w:rsidRPr="00A91745">
        <w:rPr>
          <w:rFonts w:ascii="Times New Roman" w:hAnsi="Times New Roman" w:cs="Times New Roman"/>
          <w:sz w:val="24"/>
          <w:szCs w:val="24"/>
        </w:rPr>
        <w:t xml:space="preserve">. </w:t>
      </w:r>
      <w:r w:rsidR="00E0175D" w:rsidRPr="00A91745">
        <w:rPr>
          <w:rFonts w:ascii="Times New Roman" w:hAnsi="Times New Roman" w:cs="Times New Roman"/>
          <w:i/>
          <w:sz w:val="24"/>
          <w:szCs w:val="24"/>
        </w:rPr>
        <w:t>Use Case Diagram Sistem</w:t>
      </w:r>
    </w:p>
    <w:p w:rsidR="00035CE6"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Entity Relationship Diargram</w:t>
      </w:r>
    </w:p>
    <w:p w:rsidR="00035CE6" w:rsidRPr="00A91745" w:rsidRDefault="00035CE6" w:rsidP="00AF6278">
      <w:pPr>
        <w:spacing w:line="360" w:lineRule="auto"/>
        <w:jc w:val="both"/>
        <w:rPr>
          <w:rFonts w:ascii="Times New Roman" w:hAnsi="Times New Roman" w:cs="Times New Roman"/>
          <w:i/>
          <w:sz w:val="24"/>
          <w:szCs w:val="24"/>
        </w:rPr>
      </w:pPr>
      <w:r w:rsidRPr="00A91745">
        <w:rPr>
          <w:rFonts w:ascii="Times New Roman" w:hAnsi="Times New Roman" w:cs="Times New Roman"/>
          <w:i/>
          <w:sz w:val="24"/>
          <w:szCs w:val="24"/>
        </w:rPr>
        <w:t xml:space="preserve">Entity Relationship Diagram </w:t>
      </w:r>
      <w:r w:rsidRPr="00A91745">
        <w:rPr>
          <w:rFonts w:ascii="Times New Roman" w:hAnsi="Times New Roman" w:cs="Times New Roman"/>
          <w:sz w:val="24"/>
          <w:szCs w:val="24"/>
        </w:rPr>
        <w:t>Sistem Informasi Penyedia Jasa Pelatihan di PT Surya Safety Nusantara akan dipaparkan pada Gambar 3.3.</w:t>
      </w:r>
    </w:p>
    <w:p w:rsidR="00890BA9" w:rsidRPr="00A91745" w:rsidRDefault="00890B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w:t>
      </w:r>
      <w:r w:rsidR="00C620E8" w:rsidRPr="00A91745">
        <w:rPr>
          <w:rFonts w:ascii="Times New Roman" w:hAnsi="Times New Roman" w:cs="Times New Roman"/>
          <w:sz w:val="24"/>
          <w:szCs w:val="24"/>
        </w:rPr>
        <w:t xml:space="preserve"> Gambar 3.3</w:t>
      </w:r>
      <w:r w:rsidRPr="00A91745">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A91745">
        <w:rPr>
          <w:rFonts w:ascii="Times New Roman" w:hAnsi="Times New Roman" w:cs="Times New Roman"/>
          <w:i/>
          <w:sz w:val="24"/>
          <w:szCs w:val="24"/>
        </w:rPr>
        <w:t>one-to-one</w:t>
      </w:r>
      <w:r w:rsidRPr="00A91745">
        <w:rPr>
          <w:rFonts w:ascii="Times New Roman" w:hAnsi="Times New Roman" w:cs="Times New Roman"/>
          <w:sz w:val="24"/>
          <w:szCs w:val="24"/>
        </w:rPr>
        <w:t xml:space="preserve"> terhadap entitas Users. Selain itu entitas Trainers juga memiliki relasi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Records,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s. Kemudian entitas Customers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 xml:space="preserve">terhadap entitas Invoices, entitas CustDocuments, dan entitas Training Records. Lalu entitas FileType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terhadap entitas TrainerDocuments dan entitas CustDocuments</w:t>
      </w:r>
    </w:p>
    <w:p w:rsidR="003F7E1F" w:rsidRPr="00A91745" w:rsidRDefault="003F7E1F"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C620E8" w:rsidRPr="00A91745" w:rsidRDefault="00C620E8" w:rsidP="00AF6278">
      <w:pPr>
        <w:pStyle w:val="ListParagraph"/>
        <w:spacing w:line="360" w:lineRule="auto"/>
        <w:ind w:left="426"/>
        <w:jc w:val="center"/>
        <w:rPr>
          <w:rFonts w:ascii="Times New Roman" w:hAnsi="Times New Roman" w:cs="Times New Roman"/>
          <w:i/>
          <w:color w:val="000000" w:themeColor="text1"/>
          <w:sz w:val="24"/>
          <w:szCs w:val="24"/>
        </w:rPr>
      </w:pPr>
      <w:r w:rsidRPr="00A91745">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A91745">
        <w:rPr>
          <w:rFonts w:ascii="Times New Roman" w:hAnsi="Times New Roman" w:cs="Times New Roman"/>
          <w:color w:val="000000" w:themeColor="text1"/>
          <w:sz w:val="24"/>
          <w:szCs w:val="24"/>
        </w:rPr>
        <w:br/>
        <w:t>Gambar 3.3</w:t>
      </w:r>
      <w:r w:rsidRPr="00A91745">
        <w:rPr>
          <w:rFonts w:ascii="Times New Roman" w:hAnsi="Times New Roman" w:cs="Times New Roman"/>
          <w:color w:val="000000" w:themeColor="text1"/>
          <w:sz w:val="24"/>
          <w:szCs w:val="24"/>
        </w:rPr>
        <w:t>.</w:t>
      </w:r>
      <w:r w:rsidRPr="00A91745">
        <w:rPr>
          <w:rFonts w:ascii="Times New Roman" w:hAnsi="Times New Roman" w:cs="Times New Roman"/>
        </w:rPr>
        <w:t xml:space="preserve"> </w:t>
      </w:r>
      <w:r w:rsidRPr="00A91745">
        <w:rPr>
          <w:rFonts w:ascii="Times New Roman" w:hAnsi="Times New Roman" w:cs="Times New Roman"/>
          <w:i/>
          <w:sz w:val="24"/>
          <w:szCs w:val="24"/>
        </w:rPr>
        <w:t>Entity Relationalship Diagram</w:t>
      </w:r>
    </w:p>
    <w:p w:rsidR="003F7E1F" w:rsidRPr="00A91745" w:rsidRDefault="003F7E1F"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Activity Diagram</w:t>
      </w:r>
    </w:p>
    <w:p w:rsidR="001E3D85" w:rsidRPr="00A91745" w:rsidRDefault="001E3D8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Berikut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dministrator</w:t>
      </w:r>
    </w:p>
    <w:p w:rsidR="00721C98" w:rsidRPr="00A91745" w:rsidRDefault="00721C98"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administrator terdiri dari alur yang ditampilkan berdasarkan pada gambar berikut.</w:t>
      </w:r>
    </w:p>
    <w:p w:rsidR="008F6A4D"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p>
    <w:p w:rsidR="008F6A4D" w:rsidRPr="00A91745" w:rsidRDefault="008F6A4D"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A91745">
        <w:rPr>
          <w:rFonts w:ascii="Times New Roman" w:hAnsi="Times New Roman" w:cs="Times New Roman"/>
          <w:color w:val="000000" w:themeColor="text1"/>
          <w:sz w:val="24"/>
          <w:szCs w:val="24"/>
        </w:rPr>
        <w:br/>
      </w:r>
      <w:r w:rsidRPr="00A91745">
        <w:rPr>
          <w:rFonts w:ascii="Times New Roman" w:hAnsi="Times New Roman" w:cs="Times New Roman"/>
          <w:color w:val="000000" w:themeColor="text1"/>
          <w:sz w:val="24"/>
          <w:szCs w:val="24"/>
        </w:rPr>
        <w:t xml:space="preserve">Gambar 3.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 Adminstrator</w:t>
      </w:r>
    </w:p>
    <w:p w:rsidR="008F6A4D" w:rsidRPr="00A91745" w:rsidRDefault="008F6A4D"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4. administrator dapat melakukan login dengan mengakses halaman login terlebih dahulu. Setelah itu administrator memasukkan username dan password yang dimilikinya. Jika proses login telah berhasil, sistem akan menampilkan dashboard awal administrator. Namun jika proses login gagal, administrator akan tetap berada di halaman login.</w:t>
      </w:r>
    </w:p>
    <w:p w:rsidR="009319D1" w:rsidRPr="00A91745" w:rsidRDefault="009319D1"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367D7C"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367D7C" w:rsidRPr="00A91745" w:rsidRDefault="0009744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A91745" w:rsidRDefault="008F56E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5</w:t>
      </w:r>
      <w:r w:rsidR="00367D7C" w:rsidRPr="00A91745">
        <w:rPr>
          <w:rFonts w:ascii="Times New Roman" w:hAnsi="Times New Roman" w:cs="Times New Roman"/>
          <w:color w:val="000000" w:themeColor="text1"/>
          <w:sz w:val="24"/>
          <w:szCs w:val="24"/>
        </w:rPr>
        <w:t xml:space="preserve">. </w:t>
      </w:r>
      <w:r w:rsidR="00367D7C" w:rsidRPr="00A91745">
        <w:rPr>
          <w:rFonts w:ascii="Times New Roman" w:hAnsi="Times New Roman" w:cs="Times New Roman"/>
          <w:i/>
          <w:color w:val="000000" w:themeColor="text1"/>
          <w:sz w:val="24"/>
          <w:szCs w:val="24"/>
        </w:rPr>
        <w:t>Activity Diagram</w:t>
      </w:r>
      <w:r w:rsidR="00367D7C" w:rsidRPr="00A91745">
        <w:rPr>
          <w:rFonts w:ascii="Times New Roman" w:hAnsi="Times New Roman" w:cs="Times New Roman"/>
          <w:color w:val="000000" w:themeColor="text1"/>
          <w:sz w:val="24"/>
          <w:szCs w:val="24"/>
        </w:rPr>
        <w:t xml:space="preserve"> Menampilkan Dashboard</w:t>
      </w:r>
    </w:p>
    <w:p w:rsidR="00367D7C" w:rsidRPr="00A91745" w:rsidRDefault="008F56E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5.</w:t>
      </w:r>
      <w:r w:rsidR="00367D7C" w:rsidRPr="00A91745">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A91745" w:rsidRDefault="00AD6C9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C36679"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67576B" w:rsidRPr="00A91745">
        <w:rPr>
          <w:rFonts w:ascii="Times New Roman" w:hAnsi="Times New Roman" w:cs="Times New Roman"/>
          <w:sz w:val="24"/>
          <w:szCs w:val="24"/>
        </w:rPr>
        <w:t>Daftar</w:t>
      </w:r>
      <w:r w:rsidRPr="00A91745">
        <w:rPr>
          <w:rFonts w:ascii="Times New Roman" w:hAnsi="Times New Roman" w:cs="Times New Roman"/>
          <w:sz w:val="24"/>
          <w:szCs w:val="24"/>
        </w:rPr>
        <w:t xml:space="preserve"> Pelatihan</w:t>
      </w:r>
    </w:p>
    <w:p w:rsidR="00C36679" w:rsidRPr="00A91745" w:rsidRDefault="000456B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A91745" w:rsidRDefault="000B521E"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6</w:t>
      </w:r>
      <w:r w:rsidR="00C36679" w:rsidRPr="00A91745">
        <w:rPr>
          <w:rFonts w:ascii="Times New Roman" w:hAnsi="Times New Roman" w:cs="Times New Roman"/>
          <w:color w:val="000000" w:themeColor="text1"/>
          <w:sz w:val="24"/>
          <w:szCs w:val="24"/>
        </w:rPr>
        <w:t xml:space="preserve">. </w:t>
      </w:r>
      <w:r w:rsidR="00C36679" w:rsidRPr="00A91745">
        <w:rPr>
          <w:rFonts w:ascii="Times New Roman" w:hAnsi="Times New Roman" w:cs="Times New Roman"/>
          <w:i/>
          <w:color w:val="000000" w:themeColor="text1"/>
          <w:sz w:val="24"/>
          <w:szCs w:val="24"/>
        </w:rPr>
        <w:t>Activity Diagram</w:t>
      </w:r>
      <w:r w:rsidR="00C36679" w:rsidRPr="00A91745">
        <w:rPr>
          <w:rFonts w:ascii="Times New Roman" w:hAnsi="Times New Roman" w:cs="Times New Roman"/>
          <w:color w:val="000000" w:themeColor="text1"/>
          <w:sz w:val="24"/>
          <w:szCs w:val="24"/>
        </w:rPr>
        <w:t xml:space="preserve"> Management Pelatihan</w:t>
      </w:r>
    </w:p>
    <w:p w:rsidR="00C36679" w:rsidRPr="00A91745" w:rsidRDefault="000B521E"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6</w:t>
      </w:r>
      <w:r w:rsidR="00C36679" w:rsidRPr="00A91745">
        <w:rPr>
          <w:rFonts w:ascii="Times New Roman" w:hAnsi="Times New Roman" w:cs="Times New Roman"/>
          <w:color w:val="000000" w:themeColor="text1"/>
          <w:sz w:val="24"/>
          <w:szCs w:val="24"/>
        </w:rPr>
        <w:t xml:space="preserve">. administrator melakukan manajemen pelatihan dengan mengakses halaman </w:t>
      </w:r>
      <w:r w:rsidR="00EB3863"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A91745">
        <w:rPr>
          <w:rFonts w:ascii="Times New Roman" w:hAnsi="Times New Roman" w:cs="Times New Roman"/>
          <w:i/>
          <w:color w:val="000000" w:themeColor="text1"/>
          <w:sz w:val="24"/>
          <w:szCs w:val="24"/>
        </w:rPr>
        <w:t xml:space="preserve">database. </w:t>
      </w:r>
      <w:r w:rsidR="00C36679" w:rsidRPr="00A91745">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w:t>
      </w:r>
    </w:p>
    <w:p w:rsidR="004A72A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Riwayat Pelatihan</w:t>
      </w:r>
    </w:p>
    <w:p w:rsidR="004A72A2" w:rsidRPr="00A91745" w:rsidRDefault="004A72A2"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A91745">
        <w:rPr>
          <w:rFonts w:ascii="Times New Roman" w:hAnsi="Times New Roman" w:cs="Times New Roman"/>
          <w:color w:val="000000" w:themeColor="text1"/>
          <w:sz w:val="24"/>
          <w:szCs w:val="24"/>
        </w:rPr>
        <w:t>Gambar 3.7</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Riwayat Pelatihan</w:t>
      </w:r>
    </w:p>
    <w:p w:rsidR="004A72A2" w:rsidRPr="00A91745" w:rsidRDefault="00383BE9" w:rsidP="00AF6278">
      <w:pPr>
        <w:pStyle w:val="ListParagraph"/>
        <w:spacing w:line="360" w:lineRule="auto"/>
        <w:ind w:left="851"/>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erdasarkan Gambar 3.7</w:t>
      </w:r>
      <w:r w:rsidR="004A72A2" w:rsidRPr="00A91745">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A91745">
        <w:rPr>
          <w:rFonts w:ascii="Times New Roman" w:hAnsi="Times New Roman" w:cs="Times New Roman"/>
          <w:i/>
          <w:color w:val="000000" w:themeColor="text1"/>
          <w:sz w:val="24"/>
          <w:szCs w:val="24"/>
        </w:rPr>
        <w:t>.</w:t>
      </w:r>
      <w:r w:rsidR="004A72A2" w:rsidRPr="00A91745">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A91745" w:rsidRDefault="00FC2CE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F6BD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CF06F5"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Customers</w:t>
      </w:r>
    </w:p>
    <w:p w:rsidR="004F6BD2" w:rsidRPr="00A91745" w:rsidRDefault="0026544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A91745" w:rsidRDefault="00E0038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8</w:t>
      </w:r>
      <w:r w:rsidR="004F6BD2" w:rsidRPr="00A91745">
        <w:rPr>
          <w:rFonts w:ascii="Times New Roman" w:hAnsi="Times New Roman" w:cs="Times New Roman"/>
          <w:color w:val="000000" w:themeColor="text1"/>
          <w:sz w:val="24"/>
          <w:szCs w:val="24"/>
        </w:rPr>
        <w:t xml:space="preserve">. </w:t>
      </w:r>
      <w:r w:rsidR="004F6BD2" w:rsidRPr="00A91745">
        <w:rPr>
          <w:rFonts w:ascii="Times New Roman" w:hAnsi="Times New Roman" w:cs="Times New Roman"/>
          <w:i/>
          <w:color w:val="000000" w:themeColor="text1"/>
          <w:sz w:val="24"/>
          <w:szCs w:val="24"/>
        </w:rPr>
        <w:t xml:space="preserve">Activity Diagram </w:t>
      </w:r>
      <w:r w:rsidR="004F6BD2" w:rsidRPr="00A91745">
        <w:rPr>
          <w:rFonts w:ascii="Times New Roman" w:hAnsi="Times New Roman" w:cs="Times New Roman"/>
          <w:color w:val="000000" w:themeColor="text1"/>
          <w:sz w:val="24"/>
          <w:szCs w:val="24"/>
        </w:rPr>
        <w:t>Manajemen Customers</w:t>
      </w:r>
    </w:p>
    <w:p w:rsidR="004F6BD2" w:rsidRPr="00A91745" w:rsidRDefault="00E00386"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8</w:t>
      </w:r>
      <w:r w:rsidR="004F6BD2" w:rsidRPr="00A91745">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A91745">
        <w:rPr>
          <w:rFonts w:ascii="Times New Roman" w:hAnsi="Times New Roman" w:cs="Times New Roman"/>
          <w:i/>
          <w:color w:val="000000" w:themeColor="text1"/>
          <w:sz w:val="24"/>
          <w:szCs w:val="24"/>
        </w:rPr>
        <w:t>database.</w:t>
      </w:r>
      <w:r w:rsidR="004F6BD2"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A91745" w:rsidRDefault="004F6BD2" w:rsidP="00AF6278">
      <w:pPr>
        <w:spacing w:line="360" w:lineRule="auto"/>
        <w:ind w:left="426"/>
        <w:jc w:val="both"/>
        <w:rPr>
          <w:rFonts w:ascii="Times New Roman" w:hAnsi="Times New Roman" w:cs="Times New Roman"/>
          <w:sz w:val="24"/>
          <w:szCs w:val="24"/>
        </w:rPr>
      </w:pPr>
    </w:p>
    <w:p w:rsidR="00457D73" w:rsidRPr="00A91745" w:rsidRDefault="00457D73"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003EB"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AA44FE"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Trainers</w:t>
      </w:r>
    </w:p>
    <w:p w:rsidR="004003EB" w:rsidRPr="00A91745" w:rsidRDefault="00E926F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A91745" w:rsidRDefault="0041444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9</w:t>
      </w:r>
      <w:r w:rsidR="004003EB" w:rsidRPr="00A91745">
        <w:rPr>
          <w:rFonts w:ascii="Times New Roman" w:hAnsi="Times New Roman" w:cs="Times New Roman"/>
          <w:color w:val="000000" w:themeColor="text1"/>
          <w:sz w:val="24"/>
          <w:szCs w:val="24"/>
        </w:rPr>
        <w:t xml:space="preserve">. </w:t>
      </w:r>
      <w:r w:rsidR="004003EB" w:rsidRPr="00A91745">
        <w:rPr>
          <w:rFonts w:ascii="Times New Roman" w:hAnsi="Times New Roman" w:cs="Times New Roman"/>
          <w:i/>
          <w:color w:val="000000" w:themeColor="text1"/>
          <w:sz w:val="24"/>
          <w:szCs w:val="24"/>
        </w:rPr>
        <w:t>Activity Diagram</w:t>
      </w:r>
      <w:r w:rsidR="004003EB" w:rsidRPr="00A91745">
        <w:rPr>
          <w:rFonts w:ascii="Times New Roman" w:hAnsi="Times New Roman" w:cs="Times New Roman"/>
          <w:color w:val="000000" w:themeColor="text1"/>
          <w:sz w:val="24"/>
          <w:szCs w:val="24"/>
        </w:rPr>
        <w:t xml:space="preserve"> Manajemen Trainer</w:t>
      </w:r>
    </w:p>
    <w:p w:rsidR="004003EB" w:rsidRPr="00A91745" w:rsidRDefault="0021122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9</w:t>
      </w:r>
      <w:r w:rsidR="004003EB" w:rsidRPr="00A91745">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A91745">
        <w:rPr>
          <w:rFonts w:ascii="Times New Roman" w:hAnsi="Times New Roman" w:cs="Times New Roman"/>
          <w:i/>
          <w:color w:val="000000" w:themeColor="text1"/>
          <w:sz w:val="24"/>
          <w:szCs w:val="24"/>
        </w:rPr>
        <w:t>database.</w:t>
      </w:r>
      <w:r w:rsidR="004003EB"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A91745" w:rsidRDefault="004003EB" w:rsidP="00AF6278">
      <w:pPr>
        <w:spacing w:line="360" w:lineRule="auto"/>
        <w:ind w:left="426"/>
        <w:jc w:val="both"/>
        <w:rPr>
          <w:rFonts w:ascii="Times New Roman" w:hAnsi="Times New Roman" w:cs="Times New Roman"/>
          <w:sz w:val="24"/>
          <w:szCs w:val="24"/>
        </w:rPr>
      </w:pPr>
    </w:p>
    <w:p w:rsidR="003337A3"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00F34A0A"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Lowongan Kerja</w:t>
      </w:r>
    </w:p>
    <w:p w:rsidR="003337A3" w:rsidRPr="00A91745" w:rsidRDefault="0038344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A91745" w:rsidRDefault="003337A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0.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anajemen Lowongan Pekerjaan</w:t>
      </w:r>
    </w:p>
    <w:p w:rsidR="003337A3" w:rsidRPr="00A91745" w:rsidRDefault="003337A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A91745" w:rsidRDefault="00D14DDD" w:rsidP="00AF6278">
      <w:pPr>
        <w:pStyle w:val="ListParagraph"/>
        <w:spacing w:line="360" w:lineRule="auto"/>
        <w:ind w:left="851"/>
        <w:jc w:val="both"/>
        <w:rPr>
          <w:rFonts w:ascii="Times New Roman" w:hAnsi="Times New Roman" w:cs="Times New Roman"/>
          <w:sz w:val="24"/>
          <w:szCs w:val="24"/>
        </w:rPr>
      </w:pPr>
    </w:p>
    <w:p w:rsidR="003008D0"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3008D0" w:rsidRPr="00A91745" w:rsidRDefault="00B6738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A91745" w:rsidRDefault="003008D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1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p>
    <w:p w:rsidR="008759E8" w:rsidRPr="00A91745" w:rsidRDefault="008759E8"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Train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trainers terdiri dari alur yang ditampilkan berdasarkan pada gambar berikut.</w:t>
      </w:r>
    </w:p>
    <w:p w:rsidR="00F418E1"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r w:rsidR="001319A5" w:rsidRPr="00A91745">
        <w:rPr>
          <w:rFonts w:ascii="Times New Roman" w:hAnsi="Times New Roman" w:cs="Times New Roman"/>
          <w:sz w:val="24"/>
          <w:szCs w:val="24"/>
        </w:rPr>
        <w:t xml:space="preserve"> Trainers</w:t>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2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w:t>
      </w:r>
      <w:r w:rsidR="008A2A8C" w:rsidRPr="00A91745">
        <w:rPr>
          <w:rFonts w:ascii="Times New Roman" w:hAnsi="Times New Roman" w:cs="Times New Roman"/>
          <w:color w:val="000000" w:themeColor="text1"/>
          <w:sz w:val="24"/>
          <w:szCs w:val="24"/>
        </w:rPr>
        <w:t xml:space="preserve"> Trainers</w:t>
      </w:r>
    </w:p>
    <w:p w:rsidR="00F418E1" w:rsidRPr="00A91745" w:rsidRDefault="00F418E1"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2 trainer dapat melakukan login dengan mengakses halaman login terlebih dahulu. Setelah itu trainer memasukkan username dan password. Jika proses login telah berhasil, sistem akan menampilkan dashboard awal trainer. Namun jika proses login gagal, trainer akan tetap berada di halaman login.</w:t>
      </w:r>
    </w:p>
    <w:p w:rsidR="00651FFA" w:rsidRPr="00A91745" w:rsidRDefault="00651FFA" w:rsidP="00AF6278">
      <w:pPr>
        <w:pStyle w:val="ListParagraph"/>
        <w:spacing w:line="360" w:lineRule="auto"/>
        <w:ind w:left="851"/>
        <w:jc w:val="both"/>
        <w:rPr>
          <w:rFonts w:ascii="Times New Roman" w:hAnsi="Times New Roman" w:cs="Times New Roman"/>
          <w:sz w:val="24"/>
          <w:szCs w:val="24"/>
        </w:rPr>
      </w:pPr>
    </w:p>
    <w:p w:rsidR="00FD5B2C" w:rsidRPr="00A91745" w:rsidRDefault="00FD5B2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036B7"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3.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enampilkan Dashboard</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3. </w:t>
      </w:r>
      <w:r w:rsidR="006F7E73" w:rsidRPr="00A91745">
        <w:rPr>
          <w:rFonts w:ascii="Times New Roman" w:hAnsi="Times New Roman" w:cs="Times New Roman"/>
          <w:sz w:val="24"/>
          <w:szCs w:val="24"/>
        </w:rPr>
        <w:t>t</w:t>
      </w:r>
      <w:r w:rsidRPr="00A91745">
        <w:rPr>
          <w:rFonts w:ascii="Times New Roman" w:hAnsi="Times New Roman" w:cs="Times New Roman"/>
          <w:sz w:val="24"/>
          <w:szCs w:val="24"/>
        </w:rPr>
        <w:t>rainer dapat melihat kalkulasi jumlah daftar pelatihan. Kalkulasi pada dashboard akan bertambah seiring adanya data.</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p>
    <w:p w:rsidR="0034787F"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Daftar Pelatihan</w:t>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Daftar Pelatihan</w:t>
      </w:r>
    </w:p>
    <w:p w:rsidR="0034787F" w:rsidRPr="00A91745" w:rsidRDefault="0034787F"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4 trainer mengakses halaman daftar pelatihan terlebih dahulu. </w:t>
      </w:r>
      <w:r w:rsidRPr="00A91745">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Jika trainer tidak melakukan penambahan maka akan ditampilkan kembali halaman daftar pelatihan.</w:t>
      </w:r>
    </w:p>
    <w:p w:rsidR="00017F7B" w:rsidRPr="00A91745" w:rsidRDefault="00017F7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FE48AC"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5.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FE48AC" w:rsidRPr="00A91745" w:rsidRDefault="00FE48AC"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A91745" w:rsidRDefault="00A245F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Custom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customers terdiri dari alur yang ditampilkan berdasarkan pada gambar berikut.</w:t>
      </w:r>
    </w:p>
    <w:p w:rsidR="000A2733"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Halaman Utama</w:t>
      </w:r>
    </w:p>
    <w:p w:rsidR="000A2733" w:rsidRPr="00A91745" w:rsidRDefault="00A228F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A91745" w:rsidRDefault="000A273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6.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Halaman Utama</w:t>
      </w:r>
    </w:p>
    <w:p w:rsidR="00905A7C" w:rsidRPr="00A91745" w:rsidRDefault="000A273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6. cutomers dapat memilih untuk login atau register. </w:t>
      </w:r>
      <w:r w:rsidR="00340C05" w:rsidRPr="00A91745">
        <w:rPr>
          <w:rFonts w:ascii="Times New Roman" w:hAnsi="Times New Roman" w:cs="Times New Roman"/>
          <w:sz w:val="24"/>
          <w:szCs w:val="24"/>
        </w:rPr>
        <w:t xml:space="preserve">Jika memilih register customers akan diarahkan ke halaman register. Setelah itu customers memasukkan nama, email, username, password, alamat, dan nomor hp. Jika proses </w:t>
      </w:r>
      <w:r w:rsidR="00986D50"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telah berhasil, sistem akan menampilkan halaman </w:t>
      </w:r>
      <w:r w:rsidR="00986D50" w:rsidRPr="00A91745">
        <w:rPr>
          <w:rFonts w:ascii="Times New Roman" w:hAnsi="Times New Roman" w:cs="Times New Roman"/>
          <w:sz w:val="24"/>
          <w:szCs w:val="24"/>
        </w:rPr>
        <w:t>login</w:t>
      </w:r>
      <w:r w:rsidR="00340C05" w:rsidRPr="00A91745">
        <w:rPr>
          <w:rFonts w:ascii="Times New Roman" w:hAnsi="Times New Roman" w:cs="Times New Roman"/>
          <w:sz w:val="24"/>
          <w:szCs w:val="24"/>
        </w:rPr>
        <w:t xml:space="preserve">. Namun jika proses </w:t>
      </w:r>
      <w:r w:rsidR="00F52355" w:rsidRPr="00A91745">
        <w:rPr>
          <w:rFonts w:ascii="Times New Roman" w:hAnsi="Times New Roman" w:cs="Times New Roman"/>
          <w:sz w:val="24"/>
          <w:szCs w:val="24"/>
        </w:rPr>
        <w:t xml:space="preserve">register </w:t>
      </w:r>
      <w:r w:rsidR="00340C05" w:rsidRPr="00A91745">
        <w:rPr>
          <w:rFonts w:ascii="Times New Roman" w:hAnsi="Times New Roman" w:cs="Times New Roman"/>
          <w:sz w:val="24"/>
          <w:szCs w:val="24"/>
        </w:rPr>
        <w:t xml:space="preserve">gagal, customers akan tetap berada di halaman </w:t>
      </w:r>
      <w:r w:rsidR="00F52355"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Jika</w:t>
      </w:r>
      <w:r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 xml:space="preserve">memilih login customers </w:t>
      </w:r>
      <w:r w:rsidRPr="00A91745">
        <w:rPr>
          <w:rFonts w:ascii="Times New Roman" w:hAnsi="Times New Roman" w:cs="Times New Roman"/>
          <w:sz w:val="24"/>
          <w:szCs w:val="24"/>
        </w:rPr>
        <w:t>akan diarahkan ke</w:t>
      </w:r>
      <w:r w:rsidR="00A228F1" w:rsidRPr="00A91745">
        <w:rPr>
          <w:rFonts w:ascii="Times New Roman" w:hAnsi="Times New Roman" w:cs="Times New Roman"/>
          <w:sz w:val="24"/>
          <w:szCs w:val="24"/>
        </w:rPr>
        <w:t xml:space="preserve"> halaman login. Setelah itu customers memasukkan username dan password. Jika proses login telah berhasil, sistem akan menampilkan halaman daftar pelatihan. Namun jika proses login gagal, customers akan tetap berada di halaman login</w:t>
      </w:r>
      <w:r w:rsidRPr="00A91745">
        <w:rPr>
          <w:rFonts w:ascii="Times New Roman" w:hAnsi="Times New Roman" w:cs="Times New Roman"/>
          <w:sz w:val="24"/>
          <w:szCs w:val="24"/>
        </w:rPr>
        <w:t>.</w:t>
      </w:r>
    </w:p>
    <w:p w:rsidR="00D62EE4" w:rsidRPr="00A91745" w:rsidRDefault="00D62EE4" w:rsidP="00AF6278">
      <w:pPr>
        <w:pStyle w:val="ListParagraph"/>
        <w:spacing w:line="360" w:lineRule="auto"/>
        <w:ind w:left="851"/>
        <w:jc w:val="both"/>
        <w:rPr>
          <w:rFonts w:ascii="Times New Roman" w:hAnsi="Times New Roman" w:cs="Times New Roman"/>
          <w:sz w:val="24"/>
          <w:szCs w:val="24"/>
        </w:rPr>
      </w:pPr>
    </w:p>
    <w:p w:rsidR="00905A7C"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Daftar Pelatihan</w:t>
      </w:r>
    </w:p>
    <w:p w:rsidR="00905A7C" w:rsidRPr="00A91745" w:rsidRDefault="004D746B"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A91745" w:rsidRDefault="00414D5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7</w:t>
      </w:r>
      <w:r w:rsidR="00905A7C" w:rsidRPr="00A91745">
        <w:rPr>
          <w:rFonts w:ascii="Times New Roman" w:hAnsi="Times New Roman" w:cs="Times New Roman"/>
          <w:color w:val="000000" w:themeColor="text1"/>
          <w:sz w:val="24"/>
          <w:szCs w:val="24"/>
        </w:rPr>
        <w:t xml:space="preserve">. </w:t>
      </w:r>
      <w:r w:rsidR="00905A7C" w:rsidRPr="00A91745">
        <w:rPr>
          <w:rFonts w:ascii="Times New Roman" w:hAnsi="Times New Roman" w:cs="Times New Roman"/>
          <w:i/>
          <w:color w:val="000000" w:themeColor="text1"/>
          <w:sz w:val="24"/>
          <w:szCs w:val="24"/>
        </w:rPr>
        <w:t>Activity Diagram</w:t>
      </w:r>
      <w:r w:rsidR="00905A7C" w:rsidRPr="00A91745">
        <w:rPr>
          <w:rFonts w:ascii="Times New Roman" w:hAnsi="Times New Roman" w:cs="Times New Roman"/>
          <w:color w:val="000000" w:themeColor="text1"/>
          <w:sz w:val="24"/>
          <w:szCs w:val="24"/>
        </w:rPr>
        <w:t xml:space="preserve"> Daftar Pelatihan</w:t>
      </w:r>
    </w:p>
    <w:p w:rsidR="00905A7C" w:rsidRPr="00A91745" w:rsidRDefault="00414D5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7</w:t>
      </w:r>
      <w:r w:rsidR="00905A7C" w:rsidRPr="00A91745">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A91745" w:rsidRDefault="00842687"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42687" w:rsidRPr="00A91745" w:rsidRDefault="00D84BDF"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latihan diikuti</w:t>
      </w:r>
    </w:p>
    <w:p w:rsidR="00842687" w:rsidRPr="00A91745" w:rsidRDefault="008E579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6">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A91745" w:rsidRDefault="002B5B3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8</w:t>
      </w:r>
      <w:r w:rsidR="00842687" w:rsidRPr="00A91745">
        <w:rPr>
          <w:rFonts w:ascii="Times New Roman" w:hAnsi="Times New Roman" w:cs="Times New Roman"/>
          <w:color w:val="000000" w:themeColor="text1"/>
          <w:sz w:val="24"/>
          <w:szCs w:val="24"/>
        </w:rPr>
        <w:t xml:space="preserve">. </w:t>
      </w:r>
      <w:r w:rsidR="00842687" w:rsidRPr="00A91745">
        <w:rPr>
          <w:rFonts w:ascii="Times New Roman" w:hAnsi="Times New Roman" w:cs="Times New Roman"/>
          <w:i/>
          <w:color w:val="000000" w:themeColor="text1"/>
          <w:sz w:val="24"/>
          <w:szCs w:val="24"/>
        </w:rPr>
        <w:t>Activity Diagram</w:t>
      </w:r>
      <w:r w:rsidR="00842687" w:rsidRPr="00A91745">
        <w:rPr>
          <w:rFonts w:ascii="Times New Roman" w:hAnsi="Times New Roman" w:cs="Times New Roman"/>
          <w:color w:val="000000" w:themeColor="text1"/>
          <w:sz w:val="24"/>
          <w:szCs w:val="24"/>
        </w:rPr>
        <w:t xml:space="preserve"> Pelatihan diikuti</w:t>
      </w:r>
    </w:p>
    <w:p w:rsidR="00842687" w:rsidRPr="00A91745" w:rsidRDefault="002B5B3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8</w:t>
      </w:r>
      <w:r w:rsidR="00842687" w:rsidRPr="00A91745">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A91745">
        <w:rPr>
          <w:rFonts w:ascii="Times New Roman" w:hAnsi="Times New Roman" w:cs="Times New Roman"/>
          <w:sz w:val="24"/>
          <w:szCs w:val="24"/>
        </w:rPr>
        <w:t>, cv trainers, sertifikasi pelatihan</w:t>
      </w:r>
      <w:r w:rsidR="00842687" w:rsidRPr="00A91745">
        <w:rPr>
          <w:rFonts w:ascii="Times New Roman" w:hAnsi="Times New Roman" w:cs="Times New Roman"/>
          <w:sz w:val="24"/>
          <w:szCs w:val="24"/>
        </w:rPr>
        <w:t xml:space="preserve"> dan sertifikasi </w:t>
      </w:r>
      <w:r w:rsidR="00E82DF2" w:rsidRPr="00A91745">
        <w:rPr>
          <w:rFonts w:ascii="Times New Roman" w:hAnsi="Times New Roman" w:cs="Times New Roman"/>
          <w:sz w:val="24"/>
          <w:szCs w:val="24"/>
        </w:rPr>
        <w:t>kompetensi</w:t>
      </w:r>
      <w:r w:rsidR="00842687" w:rsidRPr="00A91745">
        <w:rPr>
          <w:rFonts w:ascii="Times New Roman" w:hAnsi="Times New Roman" w:cs="Times New Roman"/>
          <w:sz w:val="24"/>
          <w:szCs w:val="24"/>
        </w:rPr>
        <w:t>. Jika tidak melakukan upload dan download customers akan tetap berada di halaman detail pelatihan.</w:t>
      </w:r>
    </w:p>
    <w:p w:rsidR="00842687" w:rsidRPr="00A91745" w:rsidRDefault="00842687" w:rsidP="00AF6278">
      <w:pPr>
        <w:spacing w:line="360" w:lineRule="auto"/>
        <w:ind w:left="426"/>
        <w:jc w:val="both"/>
        <w:rPr>
          <w:rFonts w:ascii="Times New Roman" w:hAnsi="Times New Roman" w:cs="Times New Roman"/>
          <w:sz w:val="24"/>
          <w:szCs w:val="24"/>
        </w:rPr>
      </w:pPr>
    </w:p>
    <w:p w:rsidR="005D2A6F" w:rsidRPr="00A91745" w:rsidRDefault="005D2A6F"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B56C06" w:rsidRPr="00A91745" w:rsidRDefault="00EC1D2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Informasi Lowongan Pekerj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A91745" w:rsidRDefault="0049648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9</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Infor</w:t>
      </w:r>
      <w:r w:rsidR="00014B66" w:rsidRPr="00A91745">
        <w:rPr>
          <w:rFonts w:ascii="Times New Roman" w:hAnsi="Times New Roman" w:cs="Times New Roman"/>
          <w:color w:val="000000" w:themeColor="text1"/>
          <w:sz w:val="24"/>
          <w:szCs w:val="24"/>
        </w:rPr>
        <w:t>masi</w:t>
      </w:r>
      <w:r w:rsidR="00B56C06" w:rsidRPr="00A91745">
        <w:rPr>
          <w:rFonts w:ascii="Times New Roman" w:hAnsi="Times New Roman" w:cs="Times New Roman"/>
          <w:color w:val="000000" w:themeColor="text1"/>
          <w:sz w:val="24"/>
          <w:szCs w:val="24"/>
        </w:rPr>
        <w:t xml:space="preserve"> Lowongan Pekerjaan</w:t>
      </w:r>
    </w:p>
    <w:p w:rsidR="00B56C06" w:rsidRPr="00A91745" w:rsidRDefault="0049648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9</w:t>
      </w:r>
      <w:r w:rsidR="00B56C06" w:rsidRPr="00A91745">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A91745" w:rsidRDefault="00B56C06" w:rsidP="00AF6278">
      <w:pPr>
        <w:spacing w:line="360" w:lineRule="auto"/>
        <w:ind w:left="426"/>
        <w:jc w:val="both"/>
        <w:rPr>
          <w:rFonts w:ascii="Times New Roman" w:hAnsi="Times New Roman" w:cs="Times New Roman"/>
          <w:sz w:val="24"/>
          <w:szCs w:val="24"/>
        </w:rPr>
      </w:pPr>
    </w:p>
    <w:p w:rsidR="00B56C06" w:rsidRPr="00A91745" w:rsidRDefault="00C2330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Profile Perusah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8">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A91745" w:rsidRDefault="008E5904"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0</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rofile Perusahaan</w:t>
      </w:r>
    </w:p>
    <w:p w:rsidR="00B56C06" w:rsidRPr="00A91745" w:rsidRDefault="008E590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20</w:t>
      </w:r>
      <w:r w:rsidR="00B56C06" w:rsidRPr="00A91745">
        <w:rPr>
          <w:rFonts w:ascii="Times New Roman" w:hAnsi="Times New Roman" w:cs="Times New Roman"/>
          <w:sz w:val="24"/>
          <w:szCs w:val="24"/>
        </w:rPr>
        <w:t>. customers mengakses halaman profile perusahanaan terlebih dahulu. Setelah itu customer dapat melihat detail profile perusahaan.</w:t>
      </w:r>
    </w:p>
    <w:p w:rsidR="00B56C06" w:rsidRPr="00A91745" w:rsidRDefault="00B56C06" w:rsidP="00AF6278">
      <w:pPr>
        <w:spacing w:line="360" w:lineRule="auto"/>
        <w:jc w:val="both"/>
        <w:rPr>
          <w:rFonts w:ascii="Times New Roman" w:hAnsi="Times New Roman" w:cs="Times New Roman"/>
          <w:sz w:val="24"/>
          <w:szCs w:val="24"/>
        </w:rPr>
      </w:pPr>
    </w:p>
    <w:p w:rsidR="00B56C06" w:rsidRPr="00A91745" w:rsidRDefault="0057405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2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A91745" w:rsidRDefault="00D74FA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1</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engaturan Akun</w:t>
      </w:r>
    </w:p>
    <w:p w:rsidR="00B56C06" w:rsidRPr="00A91745" w:rsidRDefault="00D74FAA"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21</w:t>
      </w:r>
      <w:r w:rsidR="00B56C06" w:rsidRPr="00A91745">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A91745">
        <w:rPr>
          <w:rFonts w:ascii="Times New Roman" w:hAnsi="Times New Roman" w:cs="Times New Roman"/>
          <w:i/>
          <w:color w:val="000000" w:themeColor="text1"/>
          <w:sz w:val="24"/>
          <w:szCs w:val="24"/>
        </w:rPr>
        <w:t>database.</w:t>
      </w:r>
      <w:r w:rsidR="00B56C06"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A91745" w:rsidRDefault="00B56C06" w:rsidP="00AF6278">
      <w:pPr>
        <w:spacing w:line="360" w:lineRule="auto"/>
        <w:ind w:left="426"/>
        <w:jc w:val="both"/>
        <w:rPr>
          <w:rFonts w:ascii="Times New Roman" w:hAnsi="Times New Roman" w:cs="Times New Roman"/>
          <w:sz w:val="24"/>
          <w:szCs w:val="24"/>
        </w:rPr>
      </w:pPr>
    </w:p>
    <w:p w:rsidR="00337145" w:rsidRPr="00A91745" w:rsidRDefault="00337145"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3 Perancangan Antarmuka Sistem</w:t>
      </w:r>
    </w:p>
    <w:p w:rsidR="00983FD5" w:rsidRPr="00A91745" w:rsidRDefault="00E01B1A" w:rsidP="00AF6278">
      <w:pPr>
        <w:spacing w:line="360" w:lineRule="auto"/>
        <w:jc w:val="both"/>
        <w:rPr>
          <w:rFonts w:ascii="Times New Roman" w:hAnsi="Times New Roman" w:cs="Times New Roman"/>
          <w:i/>
          <w:sz w:val="24"/>
          <w:szCs w:val="24"/>
        </w:rPr>
      </w:pPr>
      <w:r w:rsidRPr="00A91745">
        <w:rPr>
          <w:rFonts w:ascii="Times New Roman" w:hAnsi="Times New Roman" w:cs="Times New Roman"/>
          <w:i/>
          <w:color w:val="000000" w:themeColor="text1"/>
          <w:sz w:val="24"/>
          <w:szCs w:val="24"/>
        </w:rPr>
        <w:t xml:space="preserve">Sprint </w:t>
      </w:r>
      <w:r w:rsidRPr="00A91745">
        <w:rPr>
          <w:rFonts w:ascii="Times New Roman" w:hAnsi="Times New Roman" w:cs="Times New Roman"/>
          <w:color w:val="000000" w:themeColor="text1"/>
          <w:sz w:val="24"/>
          <w:szCs w:val="24"/>
        </w:rPr>
        <w:t>ini membahas gambaran dari</w:t>
      </w:r>
      <w:r w:rsidRPr="00A91745">
        <w:rPr>
          <w:rFonts w:ascii="Times New Roman" w:hAnsi="Times New Roman" w:cs="Times New Roman"/>
          <w:i/>
          <w:color w:val="000000" w:themeColor="text1"/>
          <w:sz w:val="24"/>
          <w:szCs w:val="24"/>
        </w:rPr>
        <w:t xml:space="preserve"> </w:t>
      </w:r>
      <w:r w:rsidRPr="00A91745">
        <w:rPr>
          <w:rFonts w:ascii="Times New Roman" w:hAnsi="Times New Roman" w:cs="Times New Roman"/>
          <w:sz w:val="24"/>
          <w:szCs w:val="24"/>
        </w:rPr>
        <w:t xml:space="preserve">perancangan tampilan User Interface (UI) dari tugas akhir </w:t>
      </w:r>
      <w:r w:rsidR="00C3341F" w:rsidRPr="00A91745">
        <w:rPr>
          <w:rFonts w:ascii="Times New Roman" w:hAnsi="Times New Roman" w:cs="Times New Roman"/>
          <w:sz w:val="24"/>
          <w:szCs w:val="24"/>
        </w:rPr>
        <w:t>Sistem I</w:t>
      </w:r>
      <w:r w:rsidRPr="00A91745">
        <w:rPr>
          <w:rFonts w:ascii="Times New Roman" w:hAnsi="Times New Roman" w:cs="Times New Roman"/>
          <w:sz w:val="24"/>
          <w:szCs w:val="24"/>
        </w:rPr>
        <w:t xml:space="preserve">nformasi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 xml:space="preserve">enyedia </w:t>
      </w:r>
      <w:r w:rsidR="00C3341F" w:rsidRPr="00A91745">
        <w:rPr>
          <w:rFonts w:ascii="Times New Roman" w:hAnsi="Times New Roman" w:cs="Times New Roman"/>
          <w:sz w:val="24"/>
          <w:szCs w:val="24"/>
        </w:rPr>
        <w:t>J</w:t>
      </w:r>
      <w:r w:rsidRPr="00A91745">
        <w:rPr>
          <w:rFonts w:ascii="Times New Roman" w:hAnsi="Times New Roman" w:cs="Times New Roman"/>
          <w:sz w:val="24"/>
          <w:szCs w:val="24"/>
        </w:rPr>
        <w:t xml:space="preserve">asa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elatihan di PT Surya Safety Nusantara.</w:t>
      </w:r>
    </w:p>
    <w:p w:rsidR="005B142E" w:rsidRPr="00A91745" w:rsidRDefault="005B142E"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653481"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B21EBA"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Gambar</w:t>
      </w:r>
      <w:r w:rsidR="00B21EBA" w:rsidRPr="00A91745">
        <w:rPr>
          <w:rFonts w:ascii="Times New Roman" w:hAnsi="Times New Roman" w:cs="Times New Roman"/>
          <w:noProof/>
          <w:sz w:val="24"/>
          <w:szCs w:val="24"/>
        </w:rPr>
        <w:t xml:space="preserve"> 3.22.</w:t>
      </w:r>
      <w:r w:rsidRPr="00A91745">
        <w:rPr>
          <w:rFonts w:ascii="Times New Roman" w:hAnsi="Times New Roman" w:cs="Times New Roman"/>
          <w:noProof/>
          <w:sz w:val="24"/>
          <w:szCs w:val="24"/>
        </w:rPr>
        <w:t xml:space="preserve">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administrator dengan mengisikan usernam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5796"/>
      </w:tblGrid>
      <w:tr w:rsidR="00B21EBA" w:rsidRPr="00A91745" w:rsidTr="00096410">
        <w:tc>
          <w:tcPr>
            <w:tcW w:w="5579" w:type="dxa"/>
            <w:tcBorders>
              <w:top w:val="single" w:sz="4" w:space="0" w:color="auto"/>
              <w:left w:val="single" w:sz="4" w:space="0" w:color="auto"/>
              <w:bottom w:val="single" w:sz="4" w:space="0" w:color="auto"/>
              <w:right w:val="single" w:sz="4" w:space="0" w:color="auto"/>
            </w:tcBorders>
          </w:tcPr>
          <w:p w:rsidR="00B21EBA" w:rsidRPr="00A91745" w:rsidRDefault="00B21EB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3A879BFD" wp14:editId="7F781B10">
                  <wp:extent cx="3543178" cy="252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21EBA" w:rsidRPr="00A91745" w:rsidTr="00096410">
        <w:tc>
          <w:tcPr>
            <w:tcW w:w="5579" w:type="dxa"/>
            <w:tcBorders>
              <w:top w:val="single" w:sz="4" w:space="0" w:color="auto"/>
              <w:left w:val="nil"/>
              <w:bottom w:val="nil"/>
              <w:right w:val="nil"/>
            </w:tcBorders>
          </w:tcPr>
          <w:p w:rsidR="00B21EBA" w:rsidRPr="00A91745" w:rsidRDefault="00B21EB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2. Halaman Login</w:t>
            </w:r>
          </w:p>
        </w:tc>
      </w:tr>
    </w:tbl>
    <w:p w:rsidR="00C8300E" w:rsidRPr="00A91745" w:rsidRDefault="00C8300E" w:rsidP="00AF6278">
      <w:pPr>
        <w:spacing w:line="360" w:lineRule="auto"/>
        <w:rPr>
          <w:rFonts w:ascii="Times New Roman" w:hAnsi="Times New Roman" w:cs="Times New Roman"/>
          <w:sz w:val="24"/>
          <w:szCs w:val="24"/>
        </w:rPr>
      </w:pPr>
    </w:p>
    <w:p w:rsidR="000950A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0950A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260007" w:rsidRPr="00A91745">
        <w:rPr>
          <w:rFonts w:ascii="Times New Roman" w:hAnsi="Times New Roman" w:cs="Times New Roman"/>
          <w:sz w:val="24"/>
          <w:szCs w:val="24"/>
        </w:rPr>
        <w:t xml:space="preserve"> 3.23.</w:t>
      </w:r>
      <w:r w:rsidRPr="00A91745">
        <w:rPr>
          <w:rFonts w:ascii="Times New Roman" w:hAnsi="Times New Roman" w:cs="Times New Roman"/>
          <w:sz w:val="24"/>
          <w:szCs w:val="24"/>
        </w:rPr>
        <w:t xml:space="preserve">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tbl>
      <w:tblPr>
        <w:tblStyle w:val="TableGrid"/>
        <w:tblW w:w="7366" w:type="dxa"/>
        <w:tblInd w:w="567" w:type="dxa"/>
        <w:tblLook w:val="04A0" w:firstRow="1" w:lastRow="0" w:firstColumn="1" w:lastColumn="0" w:noHBand="0" w:noVBand="1"/>
      </w:tblPr>
      <w:tblGrid>
        <w:gridCol w:w="7366"/>
      </w:tblGrid>
      <w:tr w:rsidR="000950A7" w:rsidRPr="00A91745" w:rsidTr="00AF6278">
        <w:trPr>
          <w:trHeight w:val="3969"/>
        </w:trPr>
        <w:tc>
          <w:tcPr>
            <w:tcW w:w="7366" w:type="dxa"/>
            <w:tcBorders>
              <w:top w:val="single" w:sz="4" w:space="0" w:color="auto"/>
              <w:left w:val="single" w:sz="4" w:space="0" w:color="auto"/>
              <w:bottom w:val="single" w:sz="4" w:space="0" w:color="auto"/>
              <w:right w:val="single" w:sz="4" w:space="0" w:color="auto"/>
            </w:tcBorders>
          </w:tcPr>
          <w:p w:rsidR="000950A7"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984897" cy="25200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0950A7" w:rsidRPr="00A91745">
              <w:rPr>
                <w:rFonts w:ascii="Times New Roman" w:hAnsi="Times New Roman" w:cs="Times New Roman"/>
                <w:noProof/>
                <w:sz w:val="24"/>
                <w:szCs w:val="24"/>
              </w:rPr>
              <w:drawing>
                <wp:inline distT="0" distB="0" distL="0" distR="0" wp14:anchorId="5C0D2985" wp14:editId="7FFECC3F">
                  <wp:extent cx="3543178" cy="2520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0950A7" w:rsidRPr="00A91745" w:rsidTr="00AF6278">
        <w:tc>
          <w:tcPr>
            <w:tcW w:w="7366" w:type="dxa"/>
            <w:tcBorders>
              <w:top w:val="single" w:sz="4" w:space="0" w:color="auto"/>
              <w:left w:val="nil"/>
              <w:bottom w:val="nil"/>
              <w:right w:val="nil"/>
            </w:tcBorders>
          </w:tcPr>
          <w:p w:rsidR="000950A7" w:rsidRPr="00A91745" w:rsidRDefault="000950A7"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3</w:t>
            </w:r>
            <w:r w:rsidRPr="00A91745">
              <w:rPr>
                <w:rFonts w:ascii="Times New Roman" w:hAnsi="Times New Roman" w:cs="Times New Roman"/>
                <w:noProof/>
                <w:sz w:val="24"/>
                <w:szCs w:val="24"/>
              </w:rPr>
              <w:t xml:space="preserve">. Halaman </w:t>
            </w:r>
            <w:r w:rsidR="00112FF0" w:rsidRPr="00A91745">
              <w:rPr>
                <w:rFonts w:ascii="Times New Roman" w:hAnsi="Times New Roman" w:cs="Times New Roman"/>
                <w:noProof/>
                <w:sz w:val="24"/>
                <w:szCs w:val="24"/>
              </w:rPr>
              <w:t>Dashboard</w:t>
            </w:r>
          </w:p>
        </w:tc>
      </w:tr>
    </w:tbl>
    <w:p w:rsidR="008B10FD" w:rsidRPr="00A91745" w:rsidRDefault="008B10FD" w:rsidP="00AF6278">
      <w:pPr>
        <w:pStyle w:val="ListParagraph"/>
        <w:spacing w:line="360" w:lineRule="auto"/>
        <w:ind w:left="426"/>
        <w:jc w:val="both"/>
        <w:rPr>
          <w:rFonts w:ascii="Times New Roman" w:hAnsi="Times New Roman" w:cs="Times New Roman"/>
          <w:sz w:val="24"/>
          <w:szCs w:val="24"/>
        </w:rPr>
      </w:pP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9D5B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D5B45" w:rsidRPr="00A91745">
        <w:rPr>
          <w:rFonts w:ascii="Times New Roman" w:hAnsi="Times New Roman" w:cs="Times New Roman"/>
          <w:sz w:val="24"/>
          <w:szCs w:val="24"/>
        </w:rPr>
        <w:t xml:space="preserve">3.24. </w:t>
      </w:r>
      <w:r w:rsidRPr="00A91745">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tbl>
      <w:tblPr>
        <w:tblStyle w:val="TableGrid"/>
        <w:tblW w:w="7364" w:type="dxa"/>
        <w:tblInd w:w="567" w:type="dxa"/>
        <w:tblLook w:val="04A0" w:firstRow="1" w:lastRow="0" w:firstColumn="1" w:lastColumn="0" w:noHBand="0" w:noVBand="1"/>
      </w:tblPr>
      <w:tblGrid>
        <w:gridCol w:w="7364"/>
      </w:tblGrid>
      <w:tr w:rsidR="0014321F" w:rsidRPr="00A91745" w:rsidTr="00AF6278">
        <w:tc>
          <w:tcPr>
            <w:tcW w:w="7364" w:type="dxa"/>
            <w:tcBorders>
              <w:top w:val="single" w:sz="4" w:space="0" w:color="auto"/>
              <w:left w:val="single" w:sz="4" w:space="0" w:color="auto"/>
              <w:bottom w:val="single" w:sz="4" w:space="0" w:color="auto"/>
              <w:right w:val="single" w:sz="4" w:space="0" w:color="auto"/>
            </w:tcBorders>
          </w:tcPr>
          <w:p w:rsidR="0014321F"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00AF0D0" wp14:editId="6EC55625">
                  <wp:extent cx="3543178" cy="2520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14321F" w:rsidRPr="00A91745" w:rsidTr="00AF6278">
        <w:tc>
          <w:tcPr>
            <w:tcW w:w="7364" w:type="dxa"/>
            <w:tcBorders>
              <w:top w:val="single" w:sz="4" w:space="0" w:color="auto"/>
              <w:left w:val="nil"/>
              <w:bottom w:val="nil"/>
              <w:right w:val="nil"/>
            </w:tcBorders>
          </w:tcPr>
          <w:p w:rsidR="0014321F" w:rsidRPr="00A91745" w:rsidRDefault="0014321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4</w:t>
            </w:r>
            <w:r w:rsidRPr="00A91745">
              <w:rPr>
                <w:rFonts w:ascii="Times New Roman" w:hAnsi="Times New Roman" w:cs="Times New Roman"/>
                <w:noProof/>
                <w:sz w:val="24"/>
                <w:szCs w:val="24"/>
              </w:rPr>
              <w:t>. Halaman Daftar Pelatihan</w:t>
            </w:r>
          </w:p>
        </w:tc>
      </w:tr>
    </w:tbl>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Tambah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587737" w:rsidRPr="00A91745">
        <w:rPr>
          <w:rFonts w:ascii="Times New Roman" w:hAnsi="Times New Roman" w:cs="Times New Roman"/>
          <w:sz w:val="24"/>
          <w:szCs w:val="24"/>
        </w:rPr>
        <w:t xml:space="preserve"> 3.25.</w:t>
      </w:r>
      <w:r w:rsidRPr="00A91745">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A91745">
        <w:rPr>
          <w:rFonts w:ascii="Times New Roman" w:hAnsi="Times New Roman" w:cs="Times New Roman"/>
          <w:sz w:val="24"/>
          <w:szCs w:val="24"/>
        </w:rPr>
        <w:t xml:space="preserve"> </w:t>
      </w:r>
    </w:p>
    <w:tbl>
      <w:tblPr>
        <w:tblStyle w:val="TableGrid"/>
        <w:tblW w:w="7370" w:type="dxa"/>
        <w:tblInd w:w="567" w:type="dxa"/>
        <w:tblLook w:val="04A0" w:firstRow="1" w:lastRow="0" w:firstColumn="1" w:lastColumn="0" w:noHBand="0" w:noVBand="1"/>
      </w:tblPr>
      <w:tblGrid>
        <w:gridCol w:w="7370"/>
      </w:tblGrid>
      <w:tr w:rsidR="00A15322" w:rsidRPr="00A91745" w:rsidTr="00AF6278">
        <w:tc>
          <w:tcPr>
            <w:tcW w:w="7370" w:type="dxa"/>
            <w:tcBorders>
              <w:top w:val="single" w:sz="4" w:space="0" w:color="auto"/>
              <w:left w:val="single" w:sz="4" w:space="0" w:color="auto"/>
              <w:bottom w:val="single" w:sz="4" w:space="0" w:color="auto"/>
              <w:right w:val="single" w:sz="4" w:space="0" w:color="auto"/>
            </w:tcBorders>
          </w:tcPr>
          <w:p w:rsidR="00A1532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AEC8718" wp14:editId="2F0766EF">
                  <wp:extent cx="3543178" cy="25200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A15322" w:rsidRPr="00A91745" w:rsidTr="00AF6278">
        <w:tc>
          <w:tcPr>
            <w:tcW w:w="7370" w:type="dxa"/>
            <w:tcBorders>
              <w:top w:val="single" w:sz="4" w:space="0" w:color="auto"/>
              <w:left w:val="nil"/>
              <w:bottom w:val="nil"/>
              <w:right w:val="nil"/>
            </w:tcBorders>
          </w:tcPr>
          <w:p w:rsidR="00A15322" w:rsidRPr="00A91745" w:rsidRDefault="00A1532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5. Halaman Tambah Daftar Pelatihan</w:t>
            </w:r>
          </w:p>
        </w:tc>
      </w:tr>
    </w:tbl>
    <w:p w:rsidR="00A15322" w:rsidRPr="00A91745" w:rsidRDefault="00A1532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0050E" w:rsidRPr="00A91745">
        <w:rPr>
          <w:rFonts w:ascii="Times New Roman" w:hAnsi="Times New Roman" w:cs="Times New Roman"/>
          <w:sz w:val="24"/>
          <w:szCs w:val="24"/>
        </w:rPr>
        <w:t xml:space="preserve">3.26. </w:t>
      </w:r>
      <w:r w:rsidRPr="00A91745">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C12B25" w:rsidRPr="00A91745" w:rsidTr="00AF6278">
        <w:tc>
          <w:tcPr>
            <w:tcW w:w="7370" w:type="dxa"/>
            <w:tcBorders>
              <w:top w:val="single" w:sz="4" w:space="0" w:color="auto"/>
              <w:left w:val="single" w:sz="4" w:space="0" w:color="auto"/>
              <w:bottom w:val="single" w:sz="4" w:space="0" w:color="auto"/>
              <w:right w:val="single" w:sz="4" w:space="0" w:color="auto"/>
            </w:tcBorders>
          </w:tcPr>
          <w:p w:rsidR="00C12B2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F47C3E1" wp14:editId="4F324237">
                  <wp:extent cx="3543178" cy="252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C12B25" w:rsidRPr="00A91745" w:rsidTr="00AF6278">
        <w:tc>
          <w:tcPr>
            <w:tcW w:w="7370" w:type="dxa"/>
            <w:tcBorders>
              <w:top w:val="single" w:sz="4" w:space="0" w:color="auto"/>
              <w:left w:val="nil"/>
              <w:bottom w:val="nil"/>
              <w:right w:val="nil"/>
            </w:tcBorders>
          </w:tcPr>
          <w:p w:rsidR="00C12B25" w:rsidRPr="00A91745" w:rsidRDefault="00C12B2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6</w:t>
            </w:r>
            <w:r w:rsidRPr="00A91745">
              <w:rPr>
                <w:rFonts w:ascii="Times New Roman" w:hAnsi="Times New Roman" w:cs="Times New Roman"/>
                <w:noProof/>
                <w:sz w:val="24"/>
                <w:szCs w:val="24"/>
              </w:rPr>
              <w:t>. Halaman Update Daftar Pelatihan</w:t>
            </w:r>
          </w:p>
        </w:tc>
      </w:tr>
    </w:tbl>
    <w:p w:rsidR="00C12B25" w:rsidRPr="00A91745" w:rsidRDefault="00C12B25"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D2017B" w:rsidRPr="00A91745">
        <w:rPr>
          <w:rFonts w:ascii="Times New Roman" w:hAnsi="Times New Roman" w:cs="Times New Roman"/>
          <w:sz w:val="24"/>
          <w:szCs w:val="24"/>
        </w:rPr>
        <w:t xml:space="preserve">3.27. </w:t>
      </w:r>
      <w:r w:rsidRPr="00A91745">
        <w:rPr>
          <w:rFonts w:ascii="Times New Roman" w:hAnsi="Times New Roman" w:cs="Times New Roman"/>
          <w:sz w:val="24"/>
          <w:szCs w:val="24"/>
        </w:rPr>
        <w:t>menunjukan tampilan halaman detail daftar pelatihan. Pada halaman ini administrator dapat melihat detail daftar pelatihan.</w:t>
      </w:r>
    </w:p>
    <w:tbl>
      <w:tblPr>
        <w:tblStyle w:val="TableGrid"/>
        <w:tblW w:w="7370" w:type="dxa"/>
        <w:tblInd w:w="567" w:type="dxa"/>
        <w:tblLook w:val="04A0" w:firstRow="1" w:lastRow="0" w:firstColumn="1" w:lastColumn="0" w:noHBand="0" w:noVBand="1"/>
      </w:tblPr>
      <w:tblGrid>
        <w:gridCol w:w="7370"/>
      </w:tblGrid>
      <w:tr w:rsidR="00D567FC" w:rsidRPr="00A91745" w:rsidTr="00AF6278">
        <w:tc>
          <w:tcPr>
            <w:tcW w:w="7370" w:type="dxa"/>
            <w:tcBorders>
              <w:top w:val="single" w:sz="4" w:space="0" w:color="auto"/>
              <w:left w:val="single" w:sz="4" w:space="0" w:color="auto"/>
              <w:bottom w:val="single" w:sz="4" w:space="0" w:color="auto"/>
              <w:right w:val="single" w:sz="4" w:space="0" w:color="auto"/>
            </w:tcBorders>
          </w:tcPr>
          <w:p w:rsidR="00D567FC"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D387EAD" wp14:editId="0B607E9B">
                  <wp:extent cx="3543178" cy="2520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D567FC" w:rsidRPr="00A91745" w:rsidTr="00AF6278">
        <w:tc>
          <w:tcPr>
            <w:tcW w:w="7370" w:type="dxa"/>
            <w:tcBorders>
              <w:top w:val="single" w:sz="4" w:space="0" w:color="auto"/>
              <w:left w:val="nil"/>
              <w:bottom w:val="nil"/>
              <w:right w:val="nil"/>
            </w:tcBorders>
          </w:tcPr>
          <w:p w:rsidR="00D567FC" w:rsidRPr="00A91745" w:rsidRDefault="00D567FC"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7</w:t>
            </w:r>
            <w:r w:rsidRPr="00A91745">
              <w:rPr>
                <w:rFonts w:ascii="Times New Roman" w:hAnsi="Times New Roman" w:cs="Times New Roman"/>
                <w:noProof/>
                <w:sz w:val="24"/>
                <w:szCs w:val="24"/>
              </w:rPr>
              <w:t>. Halaman Detail Daftar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00578" w:rsidRPr="00A91745">
        <w:rPr>
          <w:rFonts w:ascii="Times New Roman" w:hAnsi="Times New Roman" w:cs="Times New Roman"/>
          <w:sz w:val="24"/>
          <w:szCs w:val="24"/>
        </w:rPr>
        <w:t xml:space="preserve">3.28. </w:t>
      </w:r>
      <w:r w:rsidR="00050728" w:rsidRPr="00A91745">
        <w:rPr>
          <w:rFonts w:ascii="Times New Roman" w:hAnsi="Times New Roman" w:cs="Times New Roman"/>
          <w:sz w:val="24"/>
          <w:szCs w:val="24"/>
        </w:rPr>
        <w:t>me</w:t>
      </w:r>
      <w:r w:rsidRPr="00A91745">
        <w:rPr>
          <w:rFonts w:ascii="Times New Roman" w:hAnsi="Times New Roman" w:cs="Times New Roman"/>
          <w:sz w:val="24"/>
          <w:szCs w:val="24"/>
        </w:rPr>
        <w:t>n</w:t>
      </w:r>
      <w:r w:rsidR="00050728" w:rsidRPr="00A91745">
        <w:rPr>
          <w:rFonts w:ascii="Times New Roman" w:hAnsi="Times New Roman" w:cs="Times New Roman"/>
          <w:sz w:val="24"/>
          <w:szCs w:val="24"/>
        </w:rPr>
        <w:t>u</w:t>
      </w:r>
      <w:r w:rsidRPr="00A91745">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tbl>
      <w:tblPr>
        <w:tblStyle w:val="TableGrid"/>
        <w:tblW w:w="7370" w:type="dxa"/>
        <w:tblInd w:w="567" w:type="dxa"/>
        <w:tblLook w:val="04A0" w:firstRow="1" w:lastRow="0" w:firstColumn="1" w:lastColumn="0" w:noHBand="0" w:noVBand="1"/>
      </w:tblPr>
      <w:tblGrid>
        <w:gridCol w:w="7370"/>
      </w:tblGrid>
      <w:tr w:rsidR="002F21B0" w:rsidRPr="00A91745" w:rsidTr="00AF6278">
        <w:tc>
          <w:tcPr>
            <w:tcW w:w="7370" w:type="dxa"/>
            <w:tcBorders>
              <w:top w:val="single" w:sz="4" w:space="0" w:color="auto"/>
              <w:left w:val="single" w:sz="4" w:space="0" w:color="auto"/>
              <w:bottom w:val="single" w:sz="4" w:space="0" w:color="auto"/>
              <w:right w:val="single" w:sz="4" w:space="0" w:color="auto"/>
            </w:tcBorders>
          </w:tcPr>
          <w:p w:rsidR="002F21B0"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5FE94EB" wp14:editId="52A3D103">
                  <wp:extent cx="3543178"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F21B0" w:rsidRPr="00A91745" w:rsidTr="00AF6278">
        <w:tc>
          <w:tcPr>
            <w:tcW w:w="7370" w:type="dxa"/>
            <w:tcBorders>
              <w:top w:val="single" w:sz="4" w:space="0" w:color="auto"/>
              <w:left w:val="nil"/>
              <w:bottom w:val="nil"/>
              <w:right w:val="nil"/>
            </w:tcBorders>
          </w:tcPr>
          <w:p w:rsidR="002F21B0" w:rsidRPr="00A91745" w:rsidRDefault="002F21B0"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8</w:t>
            </w:r>
            <w:r w:rsidRPr="00A91745">
              <w:rPr>
                <w:rFonts w:ascii="Times New Roman" w:hAnsi="Times New Roman" w:cs="Times New Roman"/>
                <w:noProof/>
                <w:sz w:val="24"/>
                <w:szCs w:val="24"/>
              </w:rPr>
              <w:t>. Halaman Riwayat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50728" w:rsidRPr="00A91745">
        <w:rPr>
          <w:rFonts w:ascii="Times New Roman" w:hAnsi="Times New Roman" w:cs="Times New Roman"/>
          <w:sz w:val="24"/>
          <w:szCs w:val="24"/>
        </w:rPr>
        <w:t xml:space="preserve">3.29. </w:t>
      </w:r>
      <w:r w:rsidRPr="00A91745">
        <w:rPr>
          <w:rFonts w:ascii="Times New Roman" w:hAnsi="Times New Roman" w:cs="Times New Roman"/>
          <w:sz w:val="24"/>
          <w:szCs w:val="24"/>
        </w:rPr>
        <w:t>menunjukan tampilan halaman detail riwayat pelatihan. Pada halaman ini administrator dapat melihat detail riwayat pelatihan.</w:t>
      </w:r>
    </w:p>
    <w:tbl>
      <w:tblPr>
        <w:tblStyle w:val="TableGrid"/>
        <w:tblW w:w="7370" w:type="dxa"/>
        <w:tblInd w:w="567" w:type="dxa"/>
        <w:tblLook w:val="04A0" w:firstRow="1" w:lastRow="0" w:firstColumn="1" w:lastColumn="0" w:noHBand="0" w:noVBand="1"/>
      </w:tblPr>
      <w:tblGrid>
        <w:gridCol w:w="7370"/>
      </w:tblGrid>
      <w:tr w:rsidR="00E70755" w:rsidRPr="00A91745" w:rsidTr="00AF6278">
        <w:tc>
          <w:tcPr>
            <w:tcW w:w="7370" w:type="dxa"/>
            <w:tcBorders>
              <w:top w:val="single" w:sz="4" w:space="0" w:color="auto"/>
              <w:left w:val="single" w:sz="4" w:space="0" w:color="auto"/>
              <w:bottom w:val="single" w:sz="4" w:space="0" w:color="auto"/>
              <w:right w:val="single" w:sz="4" w:space="0" w:color="auto"/>
            </w:tcBorders>
          </w:tcPr>
          <w:p w:rsidR="00E7075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CC30A5F" wp14:editId="6171DCFD">
                  <wp:extent cx="3543178" cy="25200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E70755" w:rsidRPr="00A91745" w:rsidTr="00AF6278">
        <w:tc>
          <w:tcPr>
            <w:tcW w:w="7370" w:type="dxa"/>
            <w:tcBorders>
              <w:top w:val="single" w:sz="4" w:space="0" w:color="auto"/>
              <w:left w:val="nil"/>
              <w:bottom w:val="nil"/>
              <w:right w:val="nil"/>
            </w:tcBorders>
          </w:tcPr>
          <w:p w:rsidR="00E70755" w:rsidRPr="00A91745" w:rsidRDefault="00E7075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9</w:t>
            </w:r>
            <w:r w:rsidRPr="00A91745">
              <w:rPr>
                <w:rFonts w:ascii="Times New Roman" w:hAnsi="Times New Roman" w:cs="Times New Roman"/>
                <w:noProof/>
                <w:sz w:val="24"/>
                <w:szCs w:val="24"/>
              </w:rPr>
              <w:t>. Halaman Detail Riwayat Pelatihan</w:t>
            </w:r>
          </w:p>
        </w:tc>
      </w:tr>
    </w:tbl>
    <w:p w:rsidR="00E70755" w:rsidRPr="00A91745" w:rsidRDefault="00E70755" w:rsidP="00AF6278">
      <w:pPr>
        <w:pStyle w:val="ListParagraph"/>
        <w:spacing w:line="360" w:lineRule="auto"/>
        <w:ind w:left="426"/>
        <w:jc w:val="both"/>
        <w:rPr>
          <w:rFonts w:ascii="Times New Roman" w:hAnsi="Times New Roman" w:cs="Times New Roman"/>
          <w:sz w:val="24"/>
          <w:szCs w:val="24"/>
        </w:rPr>
      </w:pPr>
    </w:p>
    <w:p w:rsidR="00587737" w:rsidRPr="00A91745" w:rsidRDefault="00587737"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Informasi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F6694" w:rsidRPr="00A91745">
        <w:rPr>
          <w:rFonts w:ascii="Times New Roman" w:hAnsi="Times New Roman" w:cs="Times New Roman"/>
          <w:sz w:val="24"/>
          <w:szCs w:val="24"/>
        </w:rPr>
        <w:t xml:space="preserve">3.30. </w:t>
      </w:r>
      <w:r w:rsidRPr="00A91745">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C5F5884" wp14:editId="40D3699D">
                  <wp:extent cx="3543178" cy="25200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0</w:t>
            </w:r>
            <w:r w:rsidRPr="00A91745">
              <w:rPr>
                <w:rFonts w:ascii="Times New Roman" w:hAnsi="Times New Roman" w:cs="Times New Roman"/>
                <w:noProof/>
                <w:sz w:val="24"/>
                <w:szCs w:val="24"/>
              </w:rPr>
              <w:t>. Halaman Informasi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1. </w:t>
      </w:r>
      <w:r w:rsidRPr="00A91745">
        <w:rPr>
          <w:rFonts w:ascii="Times New Roman" w:hAnsi="Times New Roman" w:cs="Times New Roman"/>
          <w:sz w:val="24"/>
          <w:szCs w:val="24"/>
        </w:rPr>
        <w:t>menunjukan tampilan halaman detail informasi customers. Pada halaman ini administrator dapat melihat detail informasi customers.</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819622F" wp14:editId="30D8982A">
                  <wp:extent cx="3543178" cy="2520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1</w:t>
            </w:r>
            <w:r w:rsidRPr="00A91745">
              <w:rPr>
                <w:rFonts w:ascii="Times New Roman" w:hAnsi="Times New Roman" w:cs="Times New Roman"/>
                <w:noProof/>
                <w:sz w:val="24"/>
                <w:szCs w:val="24"/>
              </w:rPr>
              <w:t xml:space="preserve">. Halaman </w:t>
            </w:r>
            <w:r w:rsidR="002B3704" w:rsidRPr="00A91745">
              <w:rPr>
                <w:rFonts w:ascii="Times New Roman" w:hAnsi="Times New Roman" w:cs="Times New Roman"/>
                <w:noProof/>
                <w:sz w:val="24"/>
                <w:szCs w:val="24"/>
              </w:rPr>
              <w:t>Detail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Customers</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2. </w:t>
      </w:r>
      <w:r w:rsidRPr="00A91745">
        <w:rPr>
          <w:rFonts w:ascii="Times New Roman" w:hAnsi="Times New Roman" w:cs="Times New Roman"/>
          <w:sz w:val="24"/>
          <w:szCs w:val="24"/>
        </w:rPr>
        <w:t>menunjukan tampilan halaman update informasi custom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57E21A81" wp14:editId="181FA38D">
                  <wp:extent cx="3543178" cy="2520000"/>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2</w:t>
            </w:r>
            <w:r w:rsidRPr="00A91745">
              <w:rPr>
                <w:rFonts w:ascii="Times New Roman" w:hAnsi="Times New Roman" w:cs="Times New Roman"/>
                <w:noProof/>
                <w:sz w:val="24"/>
                <w:szCs w:val="24"/>
              </w:rPr>
              <w:t>. Halaman Update Custom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w:t>
      </w:r>
      <w:r w:rsidR="002B3704" w:rsidRPr="00A91745">
        <w:rPr>
          <w:rFonts w:ascii="Times New Roman" w:hAnsi="Times New Roman" w:cs="Times New Roman"/>
          <w:sz w:val="24"/>
          <w:szCs w:val="24"/>
        </w:rPr>
        <w:t xml:space="preserve"> Informasi</w:t>
      </w:r>
      <w:r w:rsidRPr="00A91745">
        <w:rPr>
          <w:rFonts w:ascii="Times New Roman" w:hAnsi="Times New Roman" w:cs="Times New Roman"/>
          <w:sz w:val="24"/>
          <w:szCs w:val="24"/>
        </w:rPr>
        <w:t xml:space="preserv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3. </w:t>
      </w:r>
      <w:r w:rsidRPr="00A91745">
        <w:rPr>
          <w:rFonts w:ascii="Times New Roman" w:hAnsi="Times New Roman" w:cs="Times New Roman"/>
          <w:sz w:val="24"/>
          <w:szCs w:val="24"/>
        </w:rPr>
        <w:t xml:space="preserve">menunjukan tampilan halaman informasi trainers. </w:t>
      </w:r>
      <w:r w:rsidR="00214003" w:rsidRPr="00A91745">
        <w:rPr>
          <w:rFonts w:ascii="Times New Roman" w:hAnsi="Times New Roman" w:cs="Times New Roman"/>
          <w:sz w:val="24"/>
          <w:szCs w:val="24"/>
        </w:rPr>
        <w:t>H</w:t>
      </w:r>
      <w:r w:rsidRPr="00A91745">
        <w:rPr>
          <w:rFonts w:ascii="Times New Roman" w:hAnsi="Times New Roman" w:cs="Times New Roman"/>
          <w:sz w:val="24"/>
          <w:szCs w:val="24"/>
        </w:rPr>
        <w:t xml:space="preserve">alaman ini berisi informasi trainers yang meliputi nama lengkap, email, nomor hp, dan alamat. Dalam halaman ini administrator juga dapat melakukan </w:t>
      </w:r>
      <w:r w:rsidR="00CD2B01" w:rsidRPr="00A91745">
        <w:rPr>
          <w:rFonts w:ascii="Times New Roman" w:hAnsi="Times New Roman" w:cs="Times New Roman"/>
          <w:sz w:val="24"/>
          <w:szCs w:val="24"/>
        </w:rPr>
        <w:t>p</w:t>
      </w:r>
      <w:r w:rsidR="00214003" w:rsidRPr="00A91745">
        <w:rPr>
          <w:rFonts w:ascii="Times New Roman" w:hAnsi="Times New Roman" w:cs="Times New Roman"/>
          <w:sz w:val="24"/>
          <w:szCs w:val="24"/>
        </w:rPr>
        <w:t>en</w:t>
      </w:r>
      <w:r w:rsidRPr="00A91745">
        <w:rPr>
          <w:rFonts w:ascii="Times New Roman" w:hAnsi="Times New Roman" w:cs="Times New Roman"/>
          <w:sz w:val="24"/>
          <w:szCs w:val="24"/>
        </w:rPr>
        <w:t>ambah</w:t>
      </w:r>
      <w:r w:rsidR="00CD2B01" w:rsidRPr="00A91745">
        <w:rPr>
          <w:rFonts w:ascii="Times New Roman" w:hAnsi="Times New Roman" w:cs="Times New Roman"/>
          <w:sz w:val="24"/>
          <w:szCs w:val="24"/>
        </w:rPr>
        <w:t>an, pe</w:t>
      </w:r>
      <w:r w:rsidRPr="00A91745">
        <w:rPr>
          <w:rFonts w:ascii="Times New Roman" w:hAnsi="Times New Roman" w:cs="Times New Roman"/>
          <w:sz w:val="24"/>
          <w:szCs w:val="24"/>
        </w:rPr>
        <w:t>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informasi trainers.</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607E6D2" wp14:editId="582EE5AC">
                  <wp:extent cx="3543178" cy="2520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3</w:t>
            </w:r>
            <w:r w:rsidRPr="00A91745">
              <w:rPr>
                <w:rFonts w:ascii="Times New Roman" w:hAnsi="Times New Roman" w:cs="Times New Roman"/>
                <w:noProof/>
                <w:sz w:val="24"/>
                <w:szCs w:val="24"/>
              </w:rPr>
              <w:t>. Halaman Informasi Train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Trainers</w:t>
      </w:r>
    </w:p>
    <w:p w:rsidR="006A2C45" w:rsidRPr="00A91745" w:rsidRDefault="006A2C45"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4. </w:t>
      </w:r>
      <w:r w:rsidR="00653481" w:rsidRPr="00A91745">
        <w:rPr>
          <w:rFonts w:ascii="Times New Roman" w:hAnsi="Times New Roman" w:cs="Times New Roman"/>
          <w:sz w:val="24"/>
          <w:szCs w:val="24"/>
        </w:rPr>
        <w:t xml:space="preserve">menunjukan tampilan halaman tambah trainers. </w:t>
      </w:r>
      <w:r w:rsidR="00601457" w:rsidRPr="00A91745">
        <w:rPr>
          <w:rFonts w:ascii="Times New Roman" w:hAnsi="Times New Roman" w:cs="Times New Roman"/>
          <w:sz w:val="24"/>
          <w:szCs w:val="24"/>
        </w:rPr>
        <w:t>H</w:t>
      </w:r>
      <w:r w:rsidR="00653481" w:rsidRPr="00A91745">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A91745">
        <w:rPr>
          <w:rFonts w:ascii="Times New Roman" w:hAnsi="Times New Roman" w:cs="Times New Roman"/>
          <w:sz w:val="24"/>
          <w:szCs w:val="24"/>
        </w:rPr>
        <w:t>tambah</w:t>
      </w:r>
      <w:r w:rsidR="00653481"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973933F" wp14:editId="11E4D219">
                  <wp:extent cx="3543178" cy="25200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4</w:t>
            </w:r>
            <w:r w:rsidRPr="00A91745">
              <w:rPr>
                <w:rFonts w:ascii="Times New Roman" w:hAnsi="Times New Roman" w:cs="Times New Roman"/>
                <w:noProof/>
                <w:sz w:val="24"/>
                <w:szCs w:val="24"/>
              </w:rPr>
              <w:t>. Halaman Tambah Trainers</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5. </w:t>
      </w:r>
      <w:r w:rsidRPr="00A91745">
        <w:rPr>
          <w:rFonts w:ascii="Times New Roman" w:hAnsi="Times New Roman" w:cs="Times New Roman"/>
          <w:sz w:val="24"/>
          <w:szCs w:val="24"/>
        </w:rPr>
        <w:t>menunjukan tampilan halaman update train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F935BD5" wp14:editId="7336ACF4">
                  <wp:extent cx="3543178" cy="25200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5</w:t>
            </w:r>
            <w:r w:rsidRPr="00A91745">
              <w:rPr>
                <w:rFonts w:ascii="Times New Roman" w:hAnsi="Times New Roman" w:cs="Times New Roman"/>
                <w:noProof/>
                <w:sz w:val="24"/>
                <w:szCs w:val="24"/>
              </w:rPr>
              <w:t>. Halaman Update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6. </w:t>
      </w:r>
      <w:r w:rsidRPr="00A91745">
        <w:rPr>
          <w:rFonts w:ascii="Times New Roman" w:hAnsi="Times New Roman" w:cs="Times New Roman"/>
          <w:sz w:val="24"/>
          <w:szCs w:val="24"/>
        </w:rPr>
        <w:t>menunjukan tampilan halaman detail trainers. Pada halaman ini administrator dapat melihat detail trainers.</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3604B630" wp14:editId="6DCE16FE">
                  <wp:extent cx="3543178" cy="2520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6</w:t>
            </w:r>
            <w:r w:rsidRPr="00A91745">
              <w:rPr>
                <w:rFonts w:ascii="Times New Roman" w:hAnsi="Times New Roman" w:cs="Times New Roman"/>
                <w:noProof/>
                <w:sz w:val="24"/>
                <w:szCs w:val="24"/>
              </w:rPr>
              <w:t>. Halaman Detail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953564" w:rsidRPr="00A91745" w:rsidRDefault="0095356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7. </w:t>
      </w:r>
      <w:r w:rsidRPr="00A91745">
        <w:rPr>
          <w:rFonts w:ascii="Times New Roman" w:hAnsi="Times New Roman" w:cs="Times New Roman"/>
          <w:sz w:val="24"/>
          <w:szCs w:val="24"/>
        </w:rPr>
        <w:t xml:space="preserve">menunjukan tampilan </w:t>
      </w:r>
      <w:r w:rsidR="00182B39" w:rsidRPr="00A91745">
        <w:rPr>
          <w:rFonts w:ascii="Times New Roman" w:hAnsi="Times New Roman" w:cs="Times New Roman"/>
          <w:sz w:val="24"/>
          <w:szCs w:val="24"/>
        </w:rPr>
        <w:t>halaman lowongan pekerjaan. H</w:t>
      </w:r>
      <w:r w:rsidRPr="00A91745">
        <w:rPr>
          <w:rFonts w:ascii="Times New Roman" w:hAnsi="Times New Roman" w:cs="Times New Roman"/>
          <w:sz w:val="24"/>
          <w:szCs w:val="24"/>
        </w:rPr>
        <w:t xml:space="preserve">alaman ini berisi informasi lowongan pekerjaan meliputi nama lowongan pekerjaan, nama perusahaan, dan deadline lowongan. </w:t>
      </w:r>
      <w:r w:rsidR="00182B39" w:rsidRPr="00A91745">
        <w:rPr>
          <w:rFonts w:ascii="Times New Roman" w:hAnsi="Times New Roman" w:cs="Times New Roman"/>
          <w:sz w:val="24"/>
          <w:szCs w:val="24"/>
        </w:rPr>
        <w:t>A</w:t>
      </w:r>
      <w:r w:rsidRPr="00A91745">
        <w:rPr>
          <w:rFonts w:ascii="Times New Roman" w:hAnsi="Times New Roman" w:cs="Times New Roman"/>
          <w:sz w:val="24"/>
          <w:szCs w:val="24"/>
        </w:rPr>
        <w:t xml:space="preserve">dministrator dapat melakukan penambahan, </w:t>
      </w:r>
      <w:r w:rsidR="00CD2B01" w:rsidRPr="00A91745">
        <w:rPr>
          <w:rFonts w:ascii="Times New Roman" w:hAnsi="Times New Roman" w:cs="Times New Roman"/>
          <w:sz w:val="24"/>
          <w:szCs w:val="24"/>
        </w:rPr>
        <w:t>p</w:t>
      </w:r>
      <w:r w:rsidRPr="00A91745">
        <w:rPr>
          <w:rFonts w:ascii="Times New Roman" w:hAnsi="Times New Roman" w:cs="Times New Roman"/>
          <w:sz w:val="24"/>
          <w:szCs w:val="24"/>
        </w:rPr>
        <w:t>e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041D041" wp14:editId="37DF2069">
                  <wp:extent cx="3543178" cy="252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37</w:t>
            </w:r>
            <w:r w:rsidRPr="00A91745">
              <w:rPr>
                <w:rFonts w:ascii="Times New Roman" w:hAnsi="Times New Roman" w:cs="Times New Roman"/>
                <w:noProof/>
                <w:sz w:val="24"/>
                <w:szCs w:val="24"/>
              </w:rPr>
              <w:t>. Halaman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8. </w:t>
      </w:r>
      <w:r w:rsidRPr="00A91745">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2F22DCF" wp14:editId="1FD41BB8">
                  <wp:extent cx="3543178" cy="252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8</w:t>
            </w:r>
            <w:r w:rsidRPr="00A91745">
              <w:rPr>
                <w:rFonts w:ascii="Times New Roman" w:hAnsi="Times New Roman" w:cs="Times New Roman"/>
                <w:noProof/>
                <w:sz w:val="24"/>
                <w:szCs w:val="24"/>
              </w:rPr>
              <w:t>. Halaman Tambah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9. </w:t>
      </w:r>
      <w:r w:rsidRPr="00A91745">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E1C2F73" wp14:editId="6A550FD0">
                  <wp:extent cx="3543178" cy="252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9</w:t>
            </w:r>
            <w:r w:rsidRPr="00A91745">
              <w:rPr>
                <w:rFonts w:ascii="Times New Roman" w:hAnsi="Times New Roman" w:cs="Times New Roman"/>
                <w:noProof/>
                <w:sz w:val="24"/>
                <w:szCs w:val="24"/>
              </w:rPr>
              <w:t>. Halaman Update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0. </w:t>
      </w:r>
      <w:r w:rsidRPr="00A91745">
        <w:rPr>
          <w:rFonts w:ascii="Times New Roman" w:hAnsi="Times New Roman" w:cs="Times New Roman"/>
          <w:sz w:val="24"/>
          <w:szCs w:val="24"/>
        </w:rPr>
        <w:t>menunjukan tampilan halaman detail lowongan pekerjaan. Pada halaman ini administrator dapat melihat detail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020C393" wp14:editId="53FB928D">
                  <wp:extent cx="3543178" cy="25200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0</w:t>
            </w:r>
            <w:r w:rsidRPr="00A91745">
              <w:rPr>
                <w:rFonts w:ascii="Times New Roman" w:hAnsi="Times New Roman" w:cs="Times New Roman"/>
                <w:noProof/>
                <w:sz w:val="24"/>
                <w:szCs w:val="24"/>
              </w:rPr>
              <w:t>. Halaman Detail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364C6D" w:rsidRPr="00A91745" w:rsidRDefault="00364C6D"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ngaturan Akun</w:t>
      </w:r>
    </w:p>
    <w:p w:rsidR="009F0253"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1.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1</w:t>
            </w:r>
            <w:r w:rsidRPr="00A91745">
              <w:rPr>
                <w:rFonts w:ascii="Times New Roman" w:hAnsi="Times New Roman" w:cs="Times New Roman"/>
                <w:noProof/>
                <w:sz w:val="24"/>
                <w:szCs w:val="24"/>
              </w:rPr>
              <w:t>. Halaman Pengaturan Akun</w:t>
            </w:r>
          </w:p>
        </w:tc>
      </w:tr>
    </w:tbl>
    <w:p w:rsidR="00CB12EF" w:rsidRPr="00A91745" w:rsidRDefault="00CB12EF"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br w:type="page"/>
      </w:r>
    </w:p>
    <w:p w:rsidR="00625D9A"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r w:rsidR="00B643E2" w:rsidRPr="00A91745">
        <w:rPr>
          <w:rFonts w:ascii="Times New Roman" w:hAnsi="Times New Roman" w:cs="Times New Roman"/>
          <w:sz w:val="24"/>
          <w:szCs w:val="24"/>
        </w:rPr>
        <w:t xml:space="preserve"> Trainers</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3.42.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trainers dengan mengisikan usernam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625D9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B885F1F" wp14:editId="19B60241">
                  <wp:extent cx="3543178" cy="25200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2. Halaman </w:t>
            </w:r>
            <w:r w:rsidR="00B643E2" w:rsidRPr="00A91745">
              <w:rPr>
                <w:rFonts w:ascii="Times New Roman" w:hAnsi="Times New Roman" w:cs="Times New Roman"/>
                <w:noProof/>
                <w:sz w:val="24"/>
                <w:szCs w:val="24"/>
              </w:rPr>
              <w:t>Login Trainers</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3.43.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B643E2"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3. Halaman </w:t>
            </w:r>
            <w:r w:rsidR="00784E7A" w:rsidRPr="00A91745">
              <w:rPr>
                <w:rFonts w:ascii="Times New Roman" w:hAnsi="Times New Roman" w:cs="Times New Roman"/>
                <w:noProof/>
                <w:sz w:val="24"/>
                <w:szCs w:val="24"/>
              </w:rPr>
              <w:t>Dashboard</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4</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84E7A" w:rsidRPr="00A91745">
        <w:rPr>
          <w:rFonts w:ascii="Times New Roman" w:hAnsi="Times New Roman" w:cs="Times New Roman"/>
          <w:sz w:val="24"/>
          <w:szCs w:val="24"/>
        </w:rPr>
        <w:t xml:space="preserve">3.45. </w:t>
      </w:r>
      <w:r w:rsidRPr="00A91745">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5</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Update Daftar Pelatihan</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6.</w:t>
      </w:r>
      <w:r w:rsidRPr="00A91745">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6</w:t>
            </w:r>
            <w:r w:rsidRPr="00A91745">
              <w:rPr>
                <w:rFonts w:ascii="Times New Roman" w:hAnsi="Times New Roman" w:cs="Times New Roman"/>
                <w:noProof/>
                <w:sz w:val="24"/>
                <w:szCs w:val="24"/>
              </w:rPr>
              <w:t xml:space="preserve">. Halaman </w:t>
            </w:r>
            <w:r w:rsidR="00A44577" w:rsidRPr="00A91745">
              <w:rPr>
                <w:rFonts w:ascii="Times New Roman" w:hAnsi="Times New Roman" w:cs="Times New Roman"/>
                <w:noProof/>
                <w:sz w:val="24"/>
                <w:szCs w:val="24"/>
              </w:rPr>
              <w:t>Detail 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7.</w:t>
      </w:r>
      <w:r w:rsidRPr="00A91745">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7</w:t>
            </w:r>
            <w:r w:rsidRPr="00A91745">
              <w:rPr>
                <w:rFonts w:ascii="Times New Roman" w:hAnsi="Times New Roman" w:cs="Times New Roman"/>
                <w:noProof/>
                <w:sz w:val="24"/>
                <w:szCs w:val="24"/>
              </w:rPr>
              <w:t>. Halaman Pengaturan Akun</w:t>
            </w:r>
          </w:p>
        </w:tc>
      </w:tr>
    </w:tbl>
    <w:p w:rsidR="00CB12EF" w:rsidRPr="00A91745" w:rsidRDefault="00CB12EF" w:rsidP="00AF6278">
      <w:pPr>
        <w:spacing w:line="360" w:lineRule="auto"/>
        <w:rPr>
          <w:rFonts w:ascii="Times New Roman" w:eastAsiaTheme="majorEastAsia" w:hAnsi="Times New Roman" w:cs="Times New Roman"/>
          <w:iCs/>
          <w:sz w:val="24"/>
          <w:szCs w:val="24"/>
        </w:rPr>
      </w:pPr>
    </w:p>
    <w:p w:rsidR="00983FD5"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tama</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FE7441" w:rsidRPr="00A91745">
        <w:rPr>
          <w:rFonts w:ascii="Times New Roman" w:hAnsi="Times New Roman" w:cs="Times New Roman"/>
          <w:sz w:val="24"/>
          <w:szCs w:val="24"/>
        </w:rPr>
        <w:t xml:space="preserve"> 3.48.</w:t>
      </w:r>
      <w:r w:rsidRPr="00A91745">
        <w:rPr>
          <w:rFonts w:ascii="Times New Roman" w:hAnsi="Times New Roman" w:cs="Times New Roman"/>
          <w:sz w:val="24"/>
          <w:szCs w:val="24"/>
        </w:rPr>
        <w:t xml:space="preserve"> merupakan tampilan dari halaman utama, tampilan ini akan muncul pada saat aplikasi dijalankan pertama kali oleh user. User dapat memilih untuk melanjutkan login atau register.</w:t>
      </w:r>
    </w:p>
    <w:tbl>
      <w:tblPr>
        <w:tblStyle w:val="TableGrid"/>
        <w:tblW w:w="6078" w:type="dxa"/>
        <w:tblInd w:w="567" w:type="dxa"/>
        <w:tblLook w:val="04A0" w:firstRow="1" w:lastRow="0" w:firstColumn="1" w:lastColumn="0" w:noHBand="0" w:noVBand="1"/>
      </w:tblPr>
      <w:tblGrid>
        <w:gridCol w:w="1948"/>
        <w:gridCol w:w="2179"/>
        <w:gridCol w:w="1951"/>
      </w:tblGrid>
      <w:tr w:rsidR="00E074D1" w:rsidRPr="00A91745" w:rsidTr="00C67265">
        <w:trPr>
          <w:trHeight w:val="3969"/>
        </w:trPr>
        <w:tc>
          <w:tcPr>
            <w:tcW w:w="2013" w:type="dxa"/>
            <w:tcBorders>
              <w:top w:val="nil"/>
              <w:left w:val="nil"/>
              <w:bottom w:val="nil"/>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84CA3DF" wp14:editId="4F375AF5">
                  <wp:extent cx="1247112" cy="27000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r>
      <w:tr w:rsidR="00E074D1" w:rsidRPr="00A91745" w:rsidTr="00E074D1">
        <w:tc>
          <w:tcPr>
            <w:tcW w:w="6078" w:type="dxa"/>
            <w:gridSpan w:val="3"/>
            <w:tcBorders>
              <w:top w:val="nil"/>
              <w:left w:val="nil"/>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8. Halaman Utama</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6517A9" w:rsidRPr="00A91745" w:rsidRDefault="006517A9" w:rsidP="00AF6278">
      <w:pPr>
        <w:pStyle w:val="ListParagraph"/>
        <w:spacing w:line="360" w:lineRule="auto"/>
        <w:ind w:left="426"/>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49. </w:t>
      </w:r>
      <w:r w:rsidRPr="00A91745">
        <w:rPr>
          <w:rFonts w:ascii="Times New Roman" w:hAnsi="Times New Roman" w:cs="Times New Roman"/>
          <w:noProof/>
          <w:sz w:val="24"/>
          <w:szCs w:val="24"/>
        </w:rPr>
        <w:t xml:space="preserve">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 xml:space="preserve">yang digunakan untuk masuk ke aplikasi. Untuk bisa </w:t>
      </w:r>
      <w:r w:rsidRPr="00A91745">
        <w:rPr>
          <w:rFonts w:ascii="Times New Roman" w:hAnsi="Times New Roman" w:cs="Times New Roman"/>
          <w:i/>
          <w:noProof/>
          <w:sz w:val="24"/>
          <w:szCs w:val="24"/>
        </w:rPr>
        <w:t xml:space="preserve">login user </w:t>
      </w:r>
      <w:r w:rsidRPr="00A91745">
        <w:rPr>
          <w:rFonts w:ascii="Times New Roman" w:hAnsi="Times New Roman" w:cs="Times New Roman"/>
          <w:noProof/>
          <w:sz w:val="24"/>
          <w:szCs w:val="24"/>
        </w:rPr>
        <w:t>harus memasukkan username dan password akun yang sudah terdaftar sebelumnya kemudian logi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C67265">
        <w:trPr>
          <w:trHeight w:val="3969"/>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2015873F" wp14:editId="74F23E45">
                  <wp:extent cx="1247112" cy="2700000"/>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9. Halaman Logi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Register</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50. </w:t>
      </w:r>
      <w:r w:rsidRPr="00A91745">
        <w:rPr>
          <w:rFonts w:ascii="Times New Roman" w:hAnsi="Times New Roman" w:cs="Times New Roman"/>
          <w:noProof/>
          <w:sz w:val="24"/>
          <w:szCs w:val="24"/>
        </w:rPr>
        <w:t xml:space="preserve">menunjukan tampilan halaman </w:t>
      </w:r>
      <w:r w:rsidRPr="00A91745">
        <w:rPr>
          <w:rFonts w:ascii="Times New Roman" w:hAnsi="Times New Roman" w:cs="Times New Roman"/>
          <w:i/>
          <w:noProof/>
          <w:sz w:val="24"/>
          <w:szCs w:val="24"/>
        </w:rPr>
        <w:t xml:space="preserve">register </w:t>
      </w:r>
      <w:r w:rsidRPr="00A91745">
        <w:rPr>
          <w:rFonts w:ascii="Times New Roman" w:hAnsi="Times New Roman" w:cs="Times New Roman"/>
          <w:noProof/>
          <w:sz w:val="24"/>
          <w:szCs w:val="24"/>
        </w:rPr>
        <w:t xml:space="preserve">yang digunakan untuk register akun. </w:t>
      </w:r>
      <w:r w:rsidRPr="00A91745">
        <w:rPr>
          <w:rFonts w:ascii="Times New Roman" w:hAnsi="Times New Roman" w:cs="Times New Roman"/>
          <w:sz w:val="24"/>
          <w:szCs w:val="24"/>
        </w:rPr>
        <w:t>Pada halaman ini user memasukan username, password, verifikasi password, nama lengkap, email, alamat, dan nomor hp kemudian register</w:t>
      </w:r>
      <w:r w:rsidRPr="00A91745">
        <w:rPr>
          <w:rFonts w:ascii="Times New Roman" w:hAnsi="Times New Roman" w:cs="Times New Roman"/>
          <w:noProof/>
          <w:sz w:val="24"/>
          <w:szCs w:val="24"/>
        </w:rPr>
        <w:t>.</w:t>
      </w:r>
      <w:r w:rsidRPr="00A91745">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49E508A3" wp14:editId="728938F1">
                  <wp:extent cx="1247112" cy="2700000"/>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0. Halaman Register</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bookmarkStart w:id="1" w:name="_GoBack"/>
      <w:bookmarkEnd w:id="1"/>
      <w:r w:rsidRPr="00A91745">
        <w:rPr>
          <w:rFonts w:ascii="Times New Roman" w:hAnsi="Times New Roman" w:cs="Times New Roman"/>
          <w:sz w:val="24"/>
          <w:szCs w:val="24"/>
        </w:rPr>
        <w:t>Halaman Daftar Pelatihan</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1.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379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86547D"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E980B38" wp14:editId="49F32A00">
                  <wp:extent cx="1246505" cy="24098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rotWithShape="1">
                          <a:blip r:embed="rId61" cstate="print">
                            <a:extLst>
                              <a:ext uri="{28A0092B-C50C-407E-A947-70E740481C1C}">
                                <a14:useLocalDpi xmlns:a14="http://schemas.microsoft.com/office/drawing/2010/main" val="0"/>
                              </a:ext>
                            </a:extLst>
                          </a:blip>
                          <a:srcRect b="10703"/>
                          <a:stretch/>
                        </pic:blipFill>
                        <pic:spPr bwMode="auto">
                          <a:xfrm>
                            <a:off x="0" y="0"/>
                            <a:ext cx="1247112" cy="2410998"/>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1. Halaman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2. </w:t>
      </w:r>
      <w:r w:rsidRPr="00A91745">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880"/>
        <w:gridCol w:w="2316"/>
        <w:gridCol w:w="1882"/>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3293578" wp14:editId="2EF50A4C">
                  <wp:extent cx="1330253" cy="288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30253" cy="288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2. Halaman Detail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Daftar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3. </w:t>
      </w:r>
      <w:r w:rsidRPr="00A91745">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862"/>
        <w:gridCol w:w="2351"/>
        <w:gridCol w:w="1865"/>
      </w:tblGrid>
      <w:tr w:rsidR="00174C9D" w:rsidRPr="00A91745" w:rsidTr="00984514">
        <w:trPr>
          <w:trHeight w:val="417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076E6EC" wp14:editId="1C85D011">
                  <wp:extent cx="1355827" cy="2700000"/>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rotWithShape="1">
                          <a:blip r:embed="rId63" cstate="print">
                            <a:extLst>
                              <a:ext uri="{28A0092B-C50C-407E-A947-70E740481C1C}">
                                <a14:useLocalDpi xmlns:a14="http://schemas.microsoft.com/office/drawing/2010/main" val="0"/>
                              </a:ext>
                            </a:extLst>
                          </a:blip>
                          <a:srcRect b="8019"/>
                          <a:stretch/>
                        </pic:blipFill>
                        <pic:spPr bwMode="auto">
                          <a:xfrm>
                            <a:off x="0" y="0"/>
                            <a:ext cx="1355827" cy="270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3. Halaman Form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latihan diikuti</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4.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38"/>
        <w:gridCol w:w="2599"/>
        <w:gridCol w:w="1741"/>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F5035BF" wp14:editId="232AD893">
                  <wp:extent cx="1513639" cy="28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rotWithShape="1">
                          <a:blip r:embed="rId64" cstate="print">
                            <a:extLst>
                              <a:ext uri="{28A0092B-C50C-407E-A947-70E740481C1C}">
                                <a14:useLocalDpi xmlns:a14="http://schemas.microsoft.com/office/drawing/2010/main" val="0"/>
                              </a:ext>
                            </a:extLst>
                          </a:blip>
                          <a:srcRect b="12116"/>
                          <a:stretch/>
                        </pic:blipFill>
                        <pic:spPr bwMode="auto">
                          <a:xfrm>
                            <a:off x="0" y="0"/>
                            <a:ext cx="1513639"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4. Halaman Pelatihan Diikuti</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5. </w:t>
      </w:r>
      <w:r w:rsidRPr="00A91745">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50"/>
        <w:gridCol w:w="1515"/>
      </w:tblGrid>
      <w:tr w:rsidR="00174C9D" w:rsidRPr="00A91745" w:rsidTr="00EB2B43">
        <w:trPr>
          <w:trHeight w:val="4535"/>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50910DA" wp14:editId="57D8667E">
                  <wp:extent cx="1800000" cy="490962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936B2F" w:rsidRPr="00A91745">
              <w:rPr>
                <w:rFonts w:ascii="Times New Roman" w:hAnsi="Times New Roman" w:cs="Times New Roman"/>
                <w:noProof/>
                <w:sz w:val="24"/>
                <w:szCs w:val="24"/>
              </w:rPr>
              <w:t xml:space="preserve"> 3.55</w:t>
            </w:r>
            <w:r w:rsidRPr="00A91745">
              <w:rPr>
                <w:rFonts w:ascii="Times New Roman" w:hAnsi="Times New Roman" w:cs="Times New Roman"/>
                <w:noProof/>
                <w:sz w:val="24"/>
                <w:szCs w:val="24"/>
              </w:rPr>
              <w:t>. Halaman Detail Pelatihan Diikuti</w:t>
            </w:r>
          </w:p>
        </w:tc>
      </w:tr>
    </w:tbl>
    <w:p w:rsidR="00CF4BD9" w:rsidRPr="00A91745" w:rsidRDefault="00CF4BD9"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6. </w:t>
      </w:r>
      <w:r w:rsidRPr="00A91745">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625"/>
        <w:gridCol w:w="2826"/>
        <w:gridCol w:w="1627"/>
      </w:tblGrid>
      <w:tr w:rsidR="00936B2F" w:rsidRPr="00A91745" w:rsidTr="00EB2B43">
        <w:trPr>
          <w:trHeight w:val="4535"/>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946468B" wp14:editId="680D0268">
                  <wp:extent cx="1654778" cy="3600000"/>
                  <wp:effectExtent l="0" t="0" r="317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4778" cy="36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6. Halaman Form Persyaratan Sertifikasi</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7. </w:t>
      </w:r>
      <w:r w:rsidRPr="00A91745">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699"/>
        <w:gridCol w:w="2677"/>
        <w:gridCol w:w="1702"/>
      </w:tblGrid>
      <w:tr w:rsidR="00936B2F" w:rsidRPr="00A91745" w:rsidTr="00497162">
        <w:trPr>
          <w:trHeight w:val="3969"/>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A4F9320" wp14:editId="29CBF563">
                  <wp:extent cx="1562990"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rotWithShape="1">
                          <a:blip r:embed="rId67" cstate="print">
                            <a:extLst>
                              <a:ext uri="{28A0092B-C50C-407E-A947-70E740481C1C}">
                                <a14:useLocalDpi xmlns:a14="http://schemas.microsoft.com/office/drawing/2010/main" val="0"/>
                              </a:ext>
                            </a:extLst>
                          </a:blip>
                          <a:srcRect b="25529"/>
                          <a:stretch/>
                        </pic:blipFill>
                        <pic:spPr bwMode="auto">
                          <a:xfrm>
                            <a:off x="0" y="0"/>
                            <a:ext cx="156299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7. Halaman Lowongan Pekerja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8. </w:t>
      </w:r>
      <w:r w:rsidRPr="00A91745">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87"/>
        <w:gridCol w:w="2501"/>
        <w:gridCol w:w="1790"/>
      </w:tblGrid>
      <w:tr w:rsidR="00936B2F" w:rsidRPr="00A91745" w:rsidTr="00304F6A">
        <w:trPr>
          <w:trHeight w:val="340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D44640F" wp14:editId="43BFA02A">
                  <wp:extent cx="1451317" cy="234000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rotWithShape="1">
                          <a:blip r:embed="rId68" cstate="print">
                            <a:extLst>
                              <a:ext uri="{28A0092B-C50C-407E-A947-70E740481C1C}">
                                <a14:useLocalDpi xmlns:a14="http://schemas.microsoft.com/office/drawing/2010/main" val="0"/>
                              </a:ext>
                            </a:extLst>
                          </a:blip>
                          <a:srcRect b="25528"/>
                          <a:stretch/>
                        </pic:blipFill>
                        <pic:spPr bwMode="auto">
                          <a:xfrm>
                            <a:off x="0" y="0"/>
                            <a:ext cx="1451317"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8. Halaman Detail lowongan Pekerjaan</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rofil Perusah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9. </w:t>
      </w:r>
      <w:r w:rsidRPr="00A91745">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909"/>
        <w:gridCol w:w="2258"/>
        <w:gridCol w:w="1911"/>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304F6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1296804" cy="28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ototyping in Figma (1)-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96804" cy="2808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9. Halaman Profil Perusahaan</w:t>
            </w:r>
          </w:p>
        </w:tc>
      </w:tr>
    </w:tbl>
    <w:p w:rsidR="009302C8" w:rsidRPr="00A91745" w:rsidRDefault="009302C8"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0.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22"/>
        <w:gridCol w:w="2232"/>
        <w:gridCol w:w="1924"/>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71B2193" wp14:editId="36E3CA89">
                  <wp:extent cx="1280368" cy="2772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280368" cy="277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E86182" w:rsidRPr="00A91745">
              <w:rPr>
                <w:rFonts w:ascii="Times New Roman" w:hAnsi="Times New Roman" w:cs="Times New Roman"/>
                <w:noProof/>
                <w:sz w:val="24"/>
                <w:szCs w:val="24"/>
              </w:rPr>
              <w:t xml:space="preserve"> 3.60</w:t>
            </w:r>
            <w:r w:rsidRPr="00A91745">
              <w:rPr>
                <w:rFonts w:ascii="Times New Roman" w:hAnsi="Times New Roman" w:cs="Times New Roman"/>
                <w:noProof/>
                <w:sz w:val="24"/>
                <w:szCs w:val="24"/>
              </w:rPr>
              <w:t xml:space="preserve">. Halaman </w:t>
            </w:r>
            <w:r w:rsidR="00E86182" w:rsidRPr="00A91745">
              <w:rPr>
                <w:rFonts w:ascii="Times New Roman" w:hAnsi="Times New Roman" w:cs="Times New Roman"/>
                <w:noProof/>
                <w:sz w:val="24"/>
                <w:szCs w:val="24"/>
              </w:rPr>
              <w:t>Pengaturan Aku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Edit Akun</w:t>
      </w:r>
    </w:p>
    <w:p w:rsidR="005A1C33"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1. </w:t>
      </w:r>
      <w:r w:rsidRPr="00A91745">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745"/>
        <w:gridCol w:w="2586"/>
        <w:gridCol w:w="1747"/>
      </w:tblGrid>
      <w:tr w:rsidR="00495C1D" w:rsidRPr="00A91745" w:rsidTr="00304F6A">
        <w:trPr>
          <w:trHeight w:val="3969"/>
        </w:trPr>
        <w:tc>
          <w:tcPr>
            <w:tcW w:w="2013" w:type="dxa"/>
            <w:tcBorders>
              <w:top w:val="nil"/>
              <w:left w:val="nil"/>
              <w:bottom w:val="nil"/>
              <w:right w:val="single" w:sz="4" w:space="0" w:color="auto"/>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FF49D7C" wp14:editId="064A6F46">
                  <wp:extent cx="1502711" cy="2664000"/>
                  <wp:effectExtent l="0" t="0" r="254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rotWithShape="1">
                          <a:blip r:embed="rId71" cstate="print">
                            <a:extLst>
                              <a:ext uri="{28A0092B-C50C-407E-A947-70E740481C1C}">
                                <a14:useLocalDpi xmlns:a14="http://schemas.microsoft.com/office/drawing/2010/main" val="0"/>
                              </a:ext>
                            </a:extLst>
                          </a:blip>
                          <a:srcRect b="18116"/>
                          <a:stretch/>
                        </pic:blipFill>
                        <pic:spPr bwMode="auto">
                          <a:xfrm>
                            <a:off x="0" y="0"/>
                            <a:ext cx="1502711" cy="26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r>
      <w:tr w:rsidR="00495C1D" w:rsidRPr="00A91745" w:rsidTr="00EB2B43">
        <w:tc>
          <w:tcPr>
            <w:tcW w:w="6078" w:type="dxa"/>
            <w:gridSpan w:val="3"/>
            <w:tcBorders>
              <w:top w:val="nil"/>
              <w:left w:val="nil"/>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61. Halaman Edit Akun</w:t>
            </w:r>
          </w:p>
        </w:tc>
      </w:tr>
    </w:tbl>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4 Pembuatan dan Pengujian Fitur Aplikasi</w:t>
      </w:r>
    </w:p>
    <w:p w:rsidR="00983FD5" w:rsidRPr="00A9174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Login</w:t>
      </w:r>
      <w:r>
        <w:rPr>
          <w:rFonts w:ascii="Times New Roman" w:hAnsi="Times New Roman" w:cs="Times New Roman"/>
          <w:sz w:val="24"/>
          <w:szCs w:val="24"/>
        </w:rPr>
        <w:t xml:space="preserve"> Administrator</w:t>
      </w: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842CF" w:rsidRDefault="0070660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0660C" w:rsidRDefault="0070660C" w:rsidP="00AF627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 Halaman Login Administrator)</w:t>
      </w:r>
    </w:p>
    <w:p w:rsidR="00F053D3" w:rsidRPr="00C842CF" w:rsidRDefault="00F053D3" w:rsidP="00AF6278">
      <w:pPr>
        <w:pStyle w:val="ListParagraph"/>
        <w:spacing w:line="360" w:lineRule="auto"/>
        <w:ind w:left="284"/>
        <w:rPr>
          <w:rFonts w:ascii="Times New Roman" w:hAnsi="Times New Roman" w:cs="Times New Roman"/>
          <w:sz w:val="24"/>
          <w:szCs w:val="24"/>
        </w:rPr>
      </w:pP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842CF" w:rsidRDefault="004D6C5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Default="00706B1B"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Tabel 3.7. Pengujian Kompatibilitas Halaman Login</w:t>
      </w:r>
      <w:r w:rsidR="00F31661">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n Login Administrator</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p>
        </w:tc>
      </w:tr>
      <w:tr w:rsidR="003371B3" w:rsidTr="003371B3">
        <w:tc>
          <w:tcPr>
            <w:tcW w:w="7644" w:type="dxa"/>
            <w:gridSpan w:val="2"/>
            <w:vAlign w:val="center"/>
          </w:tcPr>
          <w:p w:rsidR="003371B3" w:rsidRDefault="003371B3"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 Login Administator pada Website sesuai dengan desain yang direncanakan.</w:t>
            </w:r>
          </w:p>
        </w:tc>
      </w:tr>
    </w:tbl>
    <w:p w:rsidR="00706B1B" w:rsidRDefault="00830CC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r>
      <w:r w:rsidR="00706B1B" w:rsidRPr="00C842CF">
        <w:rPr>
          <w:rFonts w:ascii="Times New Roman" w:hAnsi="Times New Roman" w:cs="Times New Roman"/>
          <w:sz w:val="24"/>
          <w:szCs w:val="24"/>
        </w:rPr>
        <w:t>Tabel 3.8</w:t>
      </w:r>
      <w:r w:rsidR="00F002A3">
        <w:rPr>
          <w:rFonts w:ascii="Times New Roman" w:hAnsi="Times New Roman" w:cs="Times New Roman"/>
          <w:sz w:val="24"/>
          <w:szCs w:val="24"/>
        </w:rPr>
        <w:t>.</w:t>
      </w:r>
      <w:r w:rsidR="00706B1B" w:rsidRPr="00C842CF">
        <w:rPr>
          <w:rFonts w:ascii="Times New Roman" w:hAnsi="Times New Roman" w:cs="Times New Roman"/>
          <w:sz w:val="24"/>
          <w:szCs w:val="24"/>
        </w:rPr>
        <w:t xml:space="preserve"> Pengujian Fungsionalitas Halaman </w:t>
      </w:r>
      <w:r w:rsidR="00E909B8">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Tr="003371B3">
        <w:tc>
          <w:tcPr>
            <w:tcW w:w="134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371B3" w:rsidTr="003371B3">
        <w:tc>
          <w:tcPr>
            <w:tcW w:w="1340"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3371B3" w:rsidRPr="00AF6222" w:rsidRDefault="003371B3" w:rsidP="00E36E07">
            <w:pPr>
              <w:pStyle w:val="ListParagraph"/>
              <w:spacing w:line="360" w:lineRule="auto"/>
              <w:ind w:left="0"/>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3371B3" w:rsidRPr="00AF6222" w:rsidRDefault="003371B3"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6069C" w:rsidRDefault="00CF1596"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Dari hasil pengujian Tabel </w:t>
      </w:r>
      <w:r>
        <w:rPr>
          <w:rFonts w:ascii="Times New Roman" w:hAnsi="Times New Roman" w:cs="Times New Roman"/>
          <w:sz w:val="24"/>
          <w:szCs w:val="24"/>
        </w:rPr>
        <w:t>3.8.</w:t>
      </w:r>
      <w:r w:rsidRPr="00AF6222">
        <w:rPr>
          <w:rFonts w:ascii="Times New Roman" w:hAnsi="Times New Roman" w:cs="Times New Roman"/>
          <w:sz w:val="24"/>
          <w:szCs w:val="24"/>
        </w:rPr>
        <w:t xml:space="preserve"> didapatkan hasil bahwa fitur ini telah sesuai deng</w:t>
      </w:r>
      <w:r w:rsidR="00056D11">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w:t>
      </w:r>
      <w:r w:rsidR="00F31661">
        <w:rPr>
          <w:rFonts w:ascii="Times New Roman" w:hAnsi="Times New Roman" w:cs="Times New Roman"/>
          <w:sz w:val="24"/>
          <w:szCs w:val="24"/>
        </w:rPr>
        <w:t xml:space="preserve"> administrator</w:t>
      </w:r>
      <w:r w:rsidRPr="00AF6222">
        <w:rPr>
          <w:rFonts w:ascii="Times New Roman" w:hAnsi="Times New Roman" w:cs="Times New Roman"/>
          <w:sz w:val="24"/>
          <w:szCs w:val="24"/>
        </w:rPr>
        <w:t xml:space="preserve"> dengan administrator menginputkan username dan password.</w:t>
      </w:r>
    </w:p>
    <w:p w:rsidR="00A1222E" w:rsidRPr="00A1222E" w:rsidRDefault="00A1222E" w:rsidP="00A1222E">
      <w:pPr>
        <w:pStyle w:val="ListParagraph"/>
        <w:spacing w:line="360" w:lineRule="auto"/>
        <w:ind w:left="284"/>
        <w:jc w:val="both"/>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ashboard</w:t>
      </w: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B30F8A" w:rsidRPr="00C842CF"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ashboard</w:t>
      </w:r>
      <w:r w:rsidRPr="00C842CF">
        <w:rPr>
          <w:rFonts w:ascii="Times New Roman" w:hAnsi="Times New Roman" w:cs="Times New Roman"/>
          <w:b/>
          <w:sz w:val="24"/>
          <w:szCs w:val="24"/>
        </w:rPr>
        <w:t>)</w:t>
      </w:r>
    </w:p>
    <w:p w:rsidR="00B30F8A" w:rsidRDefault="00B30F8A" w:rsidP="00AF6278">
      <w:pPr>
        <w:pStyle w:val="ListParagraph"/>
        <w:spacing w:line="360" w:lineRule="auto"/>
        <w:ind w:left="426" w:hanging="426"/>
        <w:rPr>
          <w:rFonts w:ascii="Times New Roman" w:hAnsi="Times New Roman" w:cs="Times New Roman"/>
          <w:sz w:val="24"/>
          <w:szCs w:val="24"/>
        </w:rPr>
      </w:pP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Default="00F82AD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9</w:t>
      </w:r>
      <w:r w:rsidR="00B30F8A" w:rsidRPr="00C842CF">
        <w:rPr>
          <w:rFonts w:ascii="Times New Roman" w:hAnsi="Times New Roman" w:cs="Times New Roman"/>
          <w:sz w:val="24"/>
          <w:szCs w:val="24"/>
        </w:rPr>
        <w:t xml:space="preserve">. Pengujian Kompatibilitas Halaman </w:t>
      </w:r>
      <w:r w:rsidR="00F31661">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 xml:space="preserve">n </w:t>
            </w:r>
            <w:r w:rsidR="00F82AD6">
              <w:rPr>
                <w:rFonts w:ascii="Times New Roman" w:hAnsi="Times New Roman" w:cs="Times New Roman"/>
                <w:sz w:val="24"/>
                <w:szCs w:val="24"/>
              </w:rPr>
              <w:t>Dashboard</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p>
        </w:tc>
      </w:tr>
      <w:tr w:rsidR="00B30F8A" w:rsidTr="00EB2B43">
        <w:tc>
          <w:tcPr>
            <w:tcW w:w="7644" w:type="dxa"/>
            <w:gridSpan w:val="2"/>
            <w:vAlign w:val="center"/>
          </w:tcPr>
          <w:p w:rsidR="00B30F8A" w:rsidRDefault="00B30F8A"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F82AD6">
              <w:rPr>
                <w:rFonts w:ascii="Times New Roman" w:hAnsi="Times New Roman" w:cs="Times New Roman"/>
                <w:sz w:val="24"/>
                <w:szCs w:val="24"/>
              </w:rPr>
              <w:t xml:space="preserve">Dashboard </w:t>
            </w:r>
            <w:r w:rsidRPr="00AF6222">
              <w:rPr>
                <w:rFonts w:ascii="Times New Roman" w:hAnsi="Times New Roman" w:cs="Times New Roman"/>
                <w:sz w:val="24"/>
                <w:szCs w:val="24"/>
              </w:rPr>
              <w:t>pada Website sesuai dengan desain yang direncanakan.</w:t>
            </w:r>
          </w:p>
        </w:tc>
      </w:tr>
    </w:tbl>
    <w:p w:rsidR="00B30F8A" w:rsidRDefault="00B30F8A" w:rsidP="00AF6278">
      <w:pPr>
        <w:pStyle w:val="ListParagraph"/>
        <w:spacing w:line="360" w:lineRule="auto"/>
        <w:ind w:left="284"/>
        <w:rPr>
          <w:rFonts w:ascii="Times New Roman" w:hAnsi="Times New Roman" w:cs="Times New Roman"/>
          <w:sz w:val="24"/>
          <w:szCs w:val="24"/>
        </w:rPr>
      </w:pPr>
    </w:p>
    <w:p w:rsidR="00B30F8A" w:rsidRDefault="0065430D"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0.</w:t>
      </w:r>
      <w:r w:rsidR="00B30F8A" w:rsidRPr="00C842CF">
        <w:rPr>
          <w:rFonts w:ascii="Times New Roman" w:hAnsi="Times New Roman" w:cs="Times New Roman"/>
          <w:sz w:val="24"/>
          <w:szCs w:val="24"/>
        </w:rPr>
        <w:t xml:space="preserve"> Pengujian Fungsionalitas Halaman </w:t>
      </w:r>
      <w:r w:rsidR="00F31661">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Tr="003D621F">
        <w:tc>
          <w:tcPr>
            <w:tcW w:w="1554"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D621F" w:rsidTr="003D621F">
        <w:tc>
          <w:tcPr>
            <w:tcW w:w="1554"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Menampilkan halaman dashboard administrator</w:t>
            </w:r>
          </w:p>
        </w:tc>
        <w:tc>
          <w:tcPr>
            <w:tcW w:w="1701"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Administrator dapat melihat informasi pada halaman dashboard</w:t>
            </w:r>
          </w:p>
        </w:tc>
        <w:tc>
          <w:tcPr>
            <w:tcW w:w="1566"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 xml:space="preserve">Administrator dapat mengklik menu dashboard pada </w:t>
            </w:r>
            <w:r w:rsidRPr="0006707D">
              <w:rPr>
                <w:rFonts w:ascii="Times New Roman" w:hAnsi="Times New Roman" w:cs="Times New Roman"/>
                <w:i/>
                <w:sz w:val="24"/>
                <w:szCs w:val="24"/>
              </w:rPr>
              <w:t>sidebar</w:t>
            </w:r>
          </w:p>
        </w:tc>
        <w:tc>
          <w:tcPr>
            <w:tcW w:w="1563" w:type="dxa"/>
          </w:tcPr>
          <w:p w:rsidR="00B30F8A" w:rsidRPr="00AF6278" w:rsidRDefault="00AF6278" w:rsidP="00E36E07">
            <w:pPr>
              <w:pStyle w:val="ListParagraph"/>
              <w:spacing w:line="360" w:lineRule="auto"/>
              <w:ind w:left="0"/>
              <w:rPr>
                <w:rFonts w:ascii="Times New Roman" w:hAnsi="Times New Roman" w:cs="Times New Roman"/>
                <w:i/>
                <w:sz w:val="24"/>
                <w:szCs w:val="24"/>
              </w:rPr>
            </w:pPr>
            <w:r w:rsidRPr="00AF6278">
              <w:rPr>
                <w:rFonts w:ascii="Times New Roman" w:hAnsi="Times New Roman" w:cs="Times New Roman"/>
                <w:sz w:val="24"/>
                <w:szCs w:val="24"/>
              </w:rPr>
              <w:t>Manampilkan informasi pada halaman dashboard</w:t>
            </w:r>
          </w:p>
        </w:tc>
        <w:tc>
          <w:tcPr>
            <w:tcW w:w="1260" w:type="dxa"/>
            <w:vAlign w:val="center"/>
          </w:tcPr>
          <w:p w:rsidR="00B30F8A" w:rsidRPr="00AF6222" w:rsidRDefault="00B30F8A"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B30F8A" w:rsidRDefault="00B30F8A"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5430D">
        <w:rPr>
          <w:rFonts w:ascii="Times New Roman" w:hAnsi="Times New Roman" w:cs="Times New Roman"/>
          <w:sz w:val="24"/>
          <w:szCs w:val="24"/>
        </w:rPr>
        <w:t>3.10</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AF6278">
        <w:rPr>
          <w:rFonts w:ascii="Times New Roman" w:hAnsi="Times New Roman" w:cs="Times New Roman"/>
          <w:sz w:val="24"/>
          <w:szCs w:val="24"/>
        </w:rPr>
        <w:t>dashboard</w:t>
      </w:r>
      <w:r w:rsidR="00637C20">
        <w:rPr>
          <w:rFonts w:ascii="Times New Roman" w:hAnsi="Times New Roman" w:cs="Times New Roman"/>
          <w:sz w:val="24"/>
          <w:szCs w:val="24"/>
        </w:rPr>
        <w:t xml:space="preserve"> dan menampilkan </w:t>
      </w:r>
      <w:r w:rsidR="00BB6D32" w:rsidRPr="00AF6222">
        <w:rPr>
          <w:rFonts w:ascii="Times New Roman" w:hAnsi="Times New Roman" w:cs="Times New Roman"/>
          <w:sz w:val="24"/>
          <w:szCs w:val="24"/>
        </w:rPr>
        <w:t>kalkulasi jumlah daftar pelatihan, jumlah riwayat pelatihan, jumlah customers, jumlah trainer, dan jumlah lowongan pekerjaan</w:t>
      </w:r>
      <w:r w:rsidRPr="00AF6222">
        <w:rPr>
          <w:rFonts w:ascii="Times New Roman" w:hAnsi="Times New Roman" w:cs="Times New Roman"/>
          <w:sz w:val="24"/>
          <w:szCs w:val="24"/>
        </w:rPr>
        <w:t>.</w:t>
      </w:r>
    </w:p>
    <w:p w:rsidR="00A1222E" w:rsidRPr="00B30F8A" w:rsidRDefault="00A1222E" w:rsidP="00A1222E">
      <w:pPr>
        <w:pStyle w:val="ListParagraph"/>
        <w:spacing w:line="360" w:lineRule="auto"/>
        <w:ind w:left="284"/>
        <w:jc w:val="both"/>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025B1" w:rsidRPr="00C842CF"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aftar Pelatihan</w:t>
      </w:r>
      <w:r w:rsidRPr="00C842CF">
        <w:rPr>
          <w:rFonts w:ascii="Times New Roman" w:hAnsi="Times New Roman" w:cs="Times New Roman"/>
          <w:b/>
          <w:sz w:val="24"/>
          <w:szCs w:val="24"/>
        </w:rPr>
        <w:t>)</w:t>
      </w:r>
    </w:p>
    <w:p w:rsidR="004025B1" w:rsidRDefault="004025B1" w:rsidP="00AF6278">
      <w:pPr>
        <w:pStyle w:val="ListParagraph"/>
        <w:spacing w:line="360" w:lineRule="auto"/>
        <w:ind w:left="426" w:hanging="426"/>
        <w:rPr>
          <w:rFonts w:ascii="Times New Roman" w:hAnsi="Times New Roman" w:cs="Times New Roman"/>
          <w:sz w:val="24"/>
          <w:szCs w:val="24"/>
        </w:rPr>
      </w:pP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004025B1" w:rsidRPr="00C842CF">
        <w:rPr>
          <w:rFonts w:ascii="Times New Roman" w:hAnsi="Times New Roman" w:cs="Times New Roman"/>
          <w:sz w:val="24"/>
          <w:szCs w:val="24"/>
        </w:rPr>
        <w:t xml:space="preserve">. Pengujian Kompatibilitas Halaman </w:t>
      </w:r>
      <w:r w:rsidR="0049200B">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aftar Pelatihan</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p>
        </w:tc>
      </w:tr>
      <w:tr w:rsidR="004025B1" w:rsidTr="00EB2B43">
        <w:tc>
          <w:tcPr>
            <w:tcW w:w="7644" w:type="dxa"/>
            <w:gridSpan w:val="2"/>
            <w:vAlign w:val="center"/>
          </w:tcPr>
          <w:p w:rsidR="004025B1" w:rsidRDefault="004025B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6B5E49">
              <w:rPr>
                <w:rFonts w:ascii="Times New Roman" w:hAnsi="Times New Roman" w:cs="Times New Roman"/>
                <w:sz w:val="24"/>
                <w:szCs w:val="24"/>
              </w:rPr>
              <w:t>Daftar Pelatihan</w:t>
            </w:r>
            <w:r w:rsidR="006B5E49"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4025B1" w:rsidRDefault="004025B1" w:rsidP="00AF6278">
      <w:pPr>
        <w:pStyle w:val="ListParagraph"/>
        <w:spacing w:line="360" w:lineRule="auto"/>
        <w:ind w:left="284"/>
        <w:rPr>
          <w:rFonts w:ascii="Times New Roman" w:hAnsi="Times New Roman" w:cs="Times New Roman"/>
          <w:sz w:val="24"/>
          <w:szCs w:val="24"/>
        </w:rPr>
      </w:pP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004025B1" w:rsidRPr="00C842CF">
        <w:rPr>
          <w:rFonts w:ascii="Times New Roman" w:hAnsi="Times New Roman" w:cs="Times New Roman"/>
          <w:sz w:val="24"/>
          <w:szCs w:val="24"/>
        </w:rPr>
        <w:t xml:space="preserve"> Pengujian Fungsionalitas Halaman </w:t>
      </w:r>
      <w:r w:rsidR="0049200B">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Tr="00D226C0">
        <w:tc>
          <w:tcPr>
            <w:tcW w:w="1554"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025B1" w:rsidTr="00D226C0">
        <w:tc>
          <w:tcPr>
            <w:tcW w:w="1554"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sidR="001C0AAE">
              <w:rPr>
                <w:rFonts w:ascii="Times New Roman" w:hAnsi="Times New Roman" w:cs="Times New Roman"/>
                <w:sz w:val="24"/>
                <w:szCs w:val="24"/>
              </w:rPr>
              <w:t>enampilkan daftar pelatihan</w:t>
            </w:r>
          </w:p>
        </w:tc>
        <w:tc>
          <w:tcPr>
            <w:tcW w:w="1701"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1C0AAE">
              <w:rPr>
                <w:rFonts w:ascii="Times New Roman" w:hAnsi="Times New Roman" w:cs="Times New Roman"/>
                <w:sz w:val="24"/>
                <w:szCs w:val="24"/>
              </w:rPr>
              <w:t>melihat daftar pelatihan</w:t>
            </w:r>
          </w:p>
        </w:tc>
        <w:tc>
          <w:tcPr>
            <w:tcW w:w="1566"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1C0AAE">
              <w:rPr>
                <w:rFonts w:ascii="Times New Roman" w:hAnsi="Times New Roman" w:cs="Times New Roman"/>
                <w:sz w:val="24"/>
                <w:szCs w:val="24"/>
              </w:rPr>
              <w:t>dapat mengklik menu daftar pe</w:t>
            </w:r>
            <w:r w:rsidR="007015E9">
              <w:rPr>
                <w:rFonts w:ascii="Times New Roman" w:hAnsi="Times New Roman" w:cs="Times New Roman"/>
                <w:sz w:val="24"/>
                <w:szCs w:val="24"/>
              </w:rPr>
              <w:t xml:space="preserve">latihan </w:t>
            </w:r>
            <w:r w:rsidR="001C0AAE">
              <w:rPr>
                <w:rFonts w:ascii="Times New Roman" w:hAnsi="Times New Roman" w:cs="Times New Roman"/>
                <w:sz w:val="24"/>
                <w:szCs w:val="24"/>
              </w:rPr>
              <w:t xml:space="preserve">pada </w:t>
            </w:r>
            <w:r w:rsidR="001C0AAE" w:rsidRPr="001C0AAE">
              <w:rPr>
                <w:rFonts w:ascii="Times New Roman" w:hAnsi="Times New Roman" w:cs="Times New Roman"/>
                <w:i/>
                <w:sz w:val="24"/>
                <w:szCs w:val="24"/>
              </w:rPr>
              <w:t>sidebar</w:t>
            </w:r>
          </w:p>
        </w:tc>
        <w:tc>
          <w:tcPr>
            <w:tcW w:w="1563" w:type="dxa"/>
          </w:tcPr>
          <w:p w:rsidR="004025B1" w:rsidRPr="00AF6222" w:rsidRDefault="007015E9" w:rsidP="00E36E0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Menampilkan daftar pelatihan</w:t>
            </w:r>
          </w:p>
        </w:tc>
        <w:tc>
          <w:tcPr>
            <w:tcW w:w="1260" w:type="dxa"/>
            <w:vAlign w:val="center"/>
          </w:tcPr>
          <w:p w:rsidR="004025B1" w:rsidRPr="00AF6222" w:rsidRDefault="004025B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025B1" w:rsidRDefault="004025B1"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83768">
        <w:rPr>
          <w:rFonts w:ascii="Times New Roman" w:hAnsi="Times New Roman" w:cs="Times New Roman"/>
          <w:sz w:val="24"/>
          <w:szCs w:val="24"/>
        </w:rPr>
        <w:t>3.12</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F64397">
        <w:rPr>
          <w:rFonts w:ascii="Times New Roman" w:hAnsi="Times New Roman" w:cs="Times New Roman"/>
          <w:sz w:val="24"/>
          <w:szCs w:val="24"/>
        </w:rPr>
        <w:t>daftar pelatihan</w:t>
      </w:r>
      <w:r w:rsidR="00F43B1A">
        <w:rPr>
          <w:rFonts w:ascii="Times New Roman" w:hAnsi="Times New Roman" w:cs="Times New Roman"/>
          <w:sz w:val="24"/>
          <w:szCs w:val="24"/>
        </w:rPr>
        <w:t xml:space="preserve"> dengan menampilkan daftar pelatihan</w:t>
      </w:r>
      <w:r w:rsidR="00A1222E">
        <w:rPr>
          <w:rFonts w:ascii="Times New Roman" w:hAnsi="Times New Roman" w:cs="Times New Roman"/>
          <w:sz w:val="24"/>
          <w:szCs w:val="24"/>
        </w:rPr>
        <w:t>.</w:t>
      </w:r>
    </w:p>
    <w:p w:rsidR="00A1222E" w:rsidRPr="004025B1" w:rsidRDefault="00A1222E" w:rsidP="00A1222E">
      <w:pPr>
        <w:pStyle w:val="ListParagraph"/>
        <w:spacing w:line="360" w:lineRule="auto"/>
        <w:ind w:left="284"/>
        <w:jc w:val="both"/>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Tambah Daftar Pelatihan</w:t>
      </w: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683768" w:rsidRPr="00C842CF"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lastRenderedPageBreak/>
        <w:t xml:space="preserve">(Lampiran .. Kode Halaman </w:t>
      </w:r>
      <w:r>
        <w:rPr>
          <w:rFonts w:ascii="Times New Roman" w:hAnsi="Times New Roman" w:cs="Times New Roman"/>
          <w:b/>
          <w:sz w:val="24"/>
          <w:szCs w:val="24"/>
        </w:rPr>
        <w:t>Tambah Daftar Pelatihan</w:t>
      </w:r>
      <w:r w:rsidRPr="00C842CF">
        <w:rPr>
          <w:rFonts w:ascii="Times New Roman" w:hAnsi="Times New Roman" w:cs="Times New Roman"/>
          <w:b/>
          <w:sz w:val="24"/>
          <w:szCs w:val="24"/>
        </w:rPr>
        <w:t>)</w:t>
      </w:r>
    </w:p>
    <w:p w:rsidR="00683768" w:rsidRDefault="00683768" w:rsidP="00AF6278">
      <w:pPr>
        <w:pStyle w:val="ListParagraph"/>
        <w:spacing w:line="360" w:lineRule="auto"/>
        <w:ind w:left="426" w:hanging="426"/>
        <w:rPr>
          <w:rFonts w:ascii="Times New Roman" w:hAnsi="Times New Roman" w:cs="Times New Roman"/>
          <w:sz w:val="24"/>
          <w:szCs w:val="24"/>
        </w:rPr>
      </w:pP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3</w:t>
      </w:r>
      <w:r w:rsidR="00683768" w:rsidRPr="00C842CF">
        <w:rPr>
          <w:rFonts w:ascii="Times New Roman" w:hAnsi="Times New Roman" w:cs="Times New Roman"/>
          <w:sz w:val="24"/>
          <w:szCs w:val="24"/>
        </w:rPr>
        <w:t xml:space="preserve">. Pengujian Kompatibilitas Halaman </w:t>
      </w:r>
      <w:r w:rsidR="00B62AD6">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9B6B36">
              <w:rPr>
                <w:rFonts w:ascii="Times New Roman" w:hAnsi="Times New Roman" w:cs="Times New Roman"/>
                <w:sz w:val="24"/>
                <w:szCs w:val="24"/>
              </w:rPr>
              <w:t xml:space="preserve">Tambah </w:t>
            </w:r>
            <w:r>
              <w:rPr>
                <w:rFonts w:ascii="Times New Roman" w:hAnsi="Times New Roman" w:cs="Times New Roman"/>
                <w:sz w:val="24"/>
                <w:szCs w:val="24"/>
              </w:rPr>
              <w:t>Daftar Pelatihan</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p>
        </w:tc>
      </w:tr>
      <w:tr w:rsidR="00683768" w:rsidTr="00EB2B43">
        <w:tc>
          <w:tcPr>
            <w:tcW w:w="7644" w:type="dxa"/>
            <w:gridSpan w:val="2"/>
            <w:vAlign w:val="center"/>
          </w:tcPr>
          <w:p w:rsidR="00683768" w:rsidRDefault="00683768"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sidR="009B6B36">
              <w:rPr>
                <w:rFonts w:ascii="Times New Roman" w:hAnsi="Times New Roman" w:cs="Times New Roman"/>
                <w:sz w:val="24"/>
                <w:szCs w:val="24"/>
              </w:rPr>
              <w:t xml:space="preserve"> Tambah</w:t>
            </w:r>
            <w:r w:rsidRPr="00AF6222">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683768" w:rsidRDefault="00683768" w:rsidP="00AF6278">
      <w:pPr>
        <w:pStyle w:val="ListParagraph"/>
        <w:spacing w:line="360" w:lineRule="auto"/>
        <w:ind w:left="284"/>
        <w:rPr>
          <w:rFonts w:ascii="Times New Roman" w:hAnsi="Times New Roman" w:cs="Times New Roman"/>
          <w:sz w:val="24"/>
          <w:szCs w:val="24"/>
        </w:rPr>
      </w:pP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4</w:t>
      </w:r>
      <w:r w:rsidR="00683768">
        <w:rPr>
          <w:rFonts w:ascii="Times New Roman" w:hAnsi="Times New Roman" w:cs="Times New Roman"/>
          <w:sz w:val="24"/>
          <w:szCs w:val="24"/>
        </w:rPr>
        <w:t>.</w:t>
      </w:r>
      <w:r w:rsidR="00683768" w:rsidRPr="00C842CF">
        <w:rPr>
          <w:rFonts w:ascii="Times New Roman" w:hAnsi="Times New Roman" w:cs="Times New Roman"/>
          <w:sz w:val="24"/>
          <w:szCs w:val="24"/>
        </w:rPr>
        <w:t xml:space="preserve"> Pengujian Fungsionalitas Halaman </w:t>
      </w:r>
      <w:r w:rsidR="00427389">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Tr="002853A7">
        <w:tc>
          <w:tcPr>
            <w:tcW w:w="1696"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59"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987"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F53B5" w:rsidTr="002853A7">
        <w:tc>
          <w:tcPr>
            <w:tcW w:w="1696" w:type="dxa"/>
          </w:tcPr>
          <w:p w:rsidR="00683768" w:rsidRPr="00AF6222" w:rsidRDefault="00427389" w:rsidP="002853A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bahkan </w:t>
            </w:r>
            <w:r w:rsidR="000F53B5">
              <w:rPr>
                <w:rFonts w:ascii="Times New Roman" w:hAnsi="Times New Roman" w:cs="Times New Roman"/>
                <w:sz w:val="24"/>
                <w:szCs w:val="24"/>
              </w:rPr>
              <w:t xml:space="preserve">data </w:t>
            </w:r>
            <w:r>
              <w:rPr>
                <w:rFonts w:ascii="Times New Roman" w:hAnsi="Times New Roman" w:cs="Times New Roman"/>
                <w:sz w:val="24"/>
                <w:szCs w:val="24"/>
              </w:rPr>
              <w:t>pelatihan</w:t>
            </w:r>
          </w:p>
        </w:tc>
        <w:tc>
          <w:tcPr>
            <w:tcW w:w="1701" w:type="dxa"/>
          </w:tcPr>
          <w:p w:rsidR="00683768" w:rsidRPr="000F53B5"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0F53B5">
              <w:rPr>
                <w:rFonts w:ascii="Times New Roman" w:hAnsi="Times New Roman" w:cs="Times New Roman"/>
                <w:sz w:val="24"/>
                <w:szCs w:val="24"/>
              </w:rPr>
              <w:t>menambahkan data pelatihan</w:t>
            </w:r>
          </w:p>
        </w:tc>
        <w:tc>
          <w:tcPr>
            <w:tcW w:w="1701" w:type="dxa"/>
          </w:tcPr>
          <w:p w:rsidR="00683768" w:rsidRPr="00AF6222"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EB2B43">
              <w:rPr>
                <w:rFonts w:ascii="Times New Roman" w:hAnsi="Times New Roman" w:cs="Times New Roman"/>
                <w:sz w:val="24"/>
                <w:szCs w:val="24"/>
              </w:rPr>
              <w:t>dapat mengklik tombol tam</w:t>
            </w:r>
            <w:r w:rsidR="00796F52">
              <w:rPr>
                <w:rFonts w:ascii="Times New Roman" w:hAnsi="Times New Roman" w:cs="Times New Roman"/>
                <w:sz w:val="24"/>
                <w:szCs w:val="24"/>
              </w:rPr>
              <w:t>b</w:t>
            </w:r>
            <w:r w:rsidR="00EB2B43">
              <w:rPr>
                <w:rFonts w:ascii="Times New Roman" w:hAnsi="Times New Roman" w:cs="Times New Roman"/>
                <w:sz w:val="24"/>
                <w:szCs w:val="24"/>
              </w:rPr>
              <w:t>ah dan mengisi data pelatihan dan kemudian menyimpannya</w:t>
            </w:r>
          </w:p>
        </w:tc>
        <w:tc>
          <w:tcPr>
            <w:tcW w:w="1559" w:type="dxa"/>
          </w:tcPr>
          <w:p w:rsidR="00683768" w:rsidRPr="00AF6222" w:rsidRDefault="00EB2B43" w:rsidP="002853A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pelatihan berhasil ditambahkan </w:t>
            </w:r>
          </w:p>
        </w:tc>
        <w:tc>
          <w:tcPr>
            <w:tcW w:w="987" w:type="dxa"/>
            <w:vAlign w:val="center"/>
          </w:tcPr>
          <w:p w:rsidR="00683768" w:rsidRPr="00AF6222" w:rsidRDefault="00683768"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683768" w:rsidRDefault="00683768" w:rsidP="00044E4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9B6B36">
        <w:rPr>
          <w:rFonts w:ascii="Times New Roman" w:hAnsi="Times New Roman" w:cs="Times New Roman"/>
          <w:sz w:val="24"/>
          <w:szCs w:val="24"/>
        </w:rPr>
        <w:t>3.14</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290077">
        <w:rPr>
          <w:rFonts w:ascii="Times New Roman" w:hAnsi="Times New Roman" w:cs="Times New Roman"/>
          <w:sz w:val="24"/>
          <w:szCs w:val="24"/>
        </w:rPr>
        <w:t>tambah daftar pelatihan</w:t>
      </w:r>
      <w:r w:rsidRPr="00AF6222">
        <w:rPr>
          <w:rFonts w:ascii="Times New Roman" w:hAnsi="Times New Roman" w:cs="Times New Roman"/>
          <w:sz w:val="24"/>
          <w:szCs w:val="24"/>
        </w:rPr>
        <w:t xml:space="preserve"> dengan administrator </w:t>
      </w:r>
      <w:r w:rsidR="00290077">
        <w:rPr>
          <w:rFonts w:ascii="Times New Roman" w:hAnsi="Times New Roman" w:cs="Times New Roman"/>
          <w:sz w:val="24"/>
          <w:szCs w:val="24"/>
        </w:rPr>
        <w:t>menambahkan data pelatihan</w:t>
      </w:r>
      <w:r w:rsidRPr="00AF6222">
        <w:rPr>
          <w:rFonts w:ascii="Times New Roman" w:hAnsi="Times New Roman" w:cs="Times New Roman"/>
          <w:sz w:val="24"/>
          <w:szCs w:val="24"/>
        </w:rPr>
        <w:t>.</w:t>
      </w:r>
    </w:p>
    <w:p w:rsidR="00044E41" w:rsidRPr="00683768" w:rsidRDefault="00044E41" w:rsidP="00044E41">
      <w:pPr>
        <w:pStyle w:val="ListParagraph"/>
        <w:spacing w:line="360" w:lineRule="auto"/>
        <w:ind w:left="284"/>
        <w:jc w:val="both"/>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104F91" w:rsidRPr="00C842CF"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Update Daftar Pelatihan</w:t>
      </w:r>
      <w:r w:rsidRPr="00C842CF">
        <w:rPr>
          <w:rFonts w:ascii="Times New Roman" w:hAnsi="Times New Roman" w:cs="Times New Roman"/>
          <w:b/>
          <w:sz w:val="24"/>
          <w:szCs w:val="24"/>
        </w:rPr>
        <w:t>)</w:t>
      </w: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Pengujian</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00104F91" w:rsidRPr="00C842CF">
        <w:rPr>
          <w:rFonts w:ascii="Times New Roman" w:hAnsi="Times New Roman" w:cs="Times New Roman"/>
          <w:sz w:val="24"/>
          <w:szCs w:val="24"/>
        </w:rPr>
        <w:t xml:space="preserve">. Pengujian Kompatibilitas Halaman </w:t>
      </w:r>
      <w:r w:rsidR="00104F91">
        <w:rPr>
          <w:rFonts w:ascii="Times New Roman" w:hAnsi="Times New Roman" w:cs="Times New Roman"/>
          <w:sz w:val="24"/>
          <w:szCs w:val="24"/>
        </w:rPr>
        <w:t>Update Daftar Pelatihan</w:t>
      </w:r>
    </w:p>
    <w:tbl>
      <w:tblPr>
        <w:tblStyle w:val="TableGrid"/>
        <w:tblW w:w="0" w:type="auto"/>
        <w:tblInd w:w="284" w:type="dxa"/>
        <w:tblLook w:val="04A0" w:firstRow="1" w:lastRow="0" w:firstColumn="1" w:lastColumn="0" w:noHBand="0" w:noVBand="1"/>
      </w:tblPr>
      <w:tblGrid>
        <w:gridCol w:w="1979"/>
        <w:gridCol w:w="5665"/>
      </w:tblGrid>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Daftar Pelatihan</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p>
        </w:tc>
      </w:tr>
      <w:tr w:rsidR="00104F91" w:rsidTr="00EB2B43">
        <w:tc>
          <w:tcPr>
            <w:tcW w:w="7644" w:type="dxa"/>
            <w:gridSpan w:val="2"/>
            <w:vAlign w:val="center"/>
          </w:tcPr>
          <w:p w:rsidR="00104F91" w:rsidRDefault="00104F9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w:t>
            </w:r>
            <w:r w:rsidR="00714DF0">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104F91" w:rsidRDefault="00104F91" w:rsidP="00AF6278">
      <w:pPr>
        <w:pStyle w:val="ListParagraph"/>
        <w:spacing w:line="360" w:lineRule="auto"/>
        <w:ind w:left="284"/>
        <w:rPr>
          <w:rFonts w:ascii="Times New Roman" w:hAnsi="Times New Roman" w:cs="Times New Roman"/>
          <w:sz w:val="24"/>
          <w:szCs w:val="24"/>
        </w:rPr>
      </w:pP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00104F91">
        <w:rPr>
          <w:rFonts w:ascii="Times New Roman" w:hAnsi="Times New Roman" w:cs="Times New Roman"/>
          <w:sz w:val="24"/>
          <w:szCs w:val="24"/>
        </w:rPr>
        <w:t>.</w:t>
      </w:r>
      <w:r w:rsidR="00104F91"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554"/>
        <w:gridCol w:w="1418"/>
        <w:gridCol w:w="2126"/>
        <w:gridCol w:w="1286"/>
        <w:gridCol w:w="1260"/>
      </w:tblGrid>
      <w:tr w:rsidR="00104F91" w:rsidTr="000F45F5">
        <w:tc>
          <w:tcPr>
            <w:tcW w:w="1554"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418"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2126"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104F91" w:rsidTr="000F45F5">
        <w:tc>
          <w:tcPr>
            <w:tcW w:w="1554" w:type="dxa"/>
          </w:tcPr>
          <w:p w:rsidR="00104F91" w:rsidRPr="00AF6222" w:rsidRDefault="00796F52" w:rsidP="000F45F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update data pelatihan</w:t>
            </w:r>
          </w:p>
        </w:tc>
        <w:tc>
          <w:tcPr>
            <w:tcW w:w="1418"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796F52">
              <w:rPr>
                <w:rFonts w:ascii="Times New Roman" w:hAnsi="Times New Roman" w:cs="Times New Roman"/>
                <w:sz w:val="24"/>
                <w:szCs w:val="24"/>
              </w:rPr>
              <w:t>mengupdate data pelatihan</w:t>
            </w:r>
          </w:p>
        </w:tc>
        <w:tc>
          <w:tcPr>
            <w:tcW w:w="2126"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harus </w:t>
            </w:r>
            <w:r w:rsidR="000F45F5">
              <w:rPr>
                <w:rFonts w:ascii="Times New Roman" w:hAnsi="Times New Roman" w:cs="Times New Roman"/>
                <w:sz w:val="24"/>
                <w:szCs w:val="24"/>
              </w:rPr>
              <w:t>mengklik tombol update dan mengubah data pelatihan dan kemudian menyimpannya</w:t>
            </w:r>
          </w:p>
        </w:tc>
        <w:tc>
          <w:tcPr>
            <w:tcW w:w="1286" w:type="dxa"/>
          </w:tcPr>
          <w:p w:rsidR="00104F91" w:rsidRPr="00AF6222" w:rsidRDefault="000F45F5" w:rsidP="000F45F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pelatihan berhasil diperbarui</w:t>
            </w:r>
          </w:p>
        </w:tc>
        <w:tc>
          <w:tcPr>
            <w:tcW w:w="1260" w:type="dxa"/>
            <w:vAlign w:val="center"/>
          </w:tcPr>
          <w:p w:rsidR="00104F91" w:rsidRPr="00AF6222" w:rsidRDefault="00104F9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104F91" w:rsidRDefault="00104F91" w:rsidP="00A95B8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422051">
        <w:rPr>
          <w:rFonts w:ascii="Times New Roman" w:hAnsi="Times New Roman" w:cs="Times New Roman"/>
          <w:sz w:val="24"/>
          <w:szCs w:val="24"/>
        </w:rPr>
        <w:t xml:space="preserve">update daftar pelatihan </w:t>
      </w:r>
      <w:r w:rsidRPr="00AF6222">
        <w:rPr>
          <w:rFonts w:ascii="Times New Roman" w:hAnsi="Times New Roman" w:cs="Times New Roman"/>
          <w:sz w:val="24"/>
          <w:szCs w:val="24"/>
        </w:rPr>
        <w:t xml:space="preserve">dengan administrator </w:t>
      </w:r>
      <w:r w:rsidR="00422051">
        <w:rPr>
          <w:rFonts w:ascii="Times New Roman" w:hAnsi="Times New Roman" w:cs="Times New Roman"/>
          <w:sz w:val="24"/>
          <w:szCs w:val="24"/>
        </w:rPr>
        <w:t>mengupdate daftar pelatihan</w:t>
      </w:r>
      <w:r w:rsidRPr="00AF6222">
        <w:rPr>
          <w:rFonts w:ascii="Times New Roman" w:hAnsi="Times New Roman" w:cs="Times New Roman"/>
          <w:sz w:val="24"/>
          <w:szCs w:val="24"/>
        </w:rPr>
        <w:t>.</w:t>
      </w:r>
    </w:p>
    <w:p w:rsidR="00A95B85" w:rsidRPr="00104F91" w:rsidRDefault="00A95B85" w:rsidP="00A95B85">
      <w:pPr>
        <w:pStyle w:val="ListParagraph"/>
        <w:spacing w:line="360" w:lineRule="auto"/>
        <w:ind w:left="284"/>
        <w:jc w:val="both"/>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etail Daftar Pelatihan</w:t>
      </w: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D322C" w:rsidRPr="00C842CF"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etail Daftar Pelatihan</w:t>
      </w:r>
      <w:r w:rsidRPr="00C842CF">
        <w:rPr>
          <w:rFonts w:ascii="Times New Roman" w:hAnsi="Times New Roman" w:cs="Times New Roman"/>
          <w:b/>
          <w:sz w:val="24"/>
          <w:szCs w:val="24"/>
        </w:rPr>
        <w:t>)</w:t>
      </w:r>
    </w:p>
    <w:p w:rsidR="00DD322C" w:rsidRDefault="00DD322C" w:rsidP="00AF6278">
      <w:pPr>
        <w:pStyle w:val="ListParagraph"/>
        <w:spacing w:line="360" w:lineRule="auto"/>
        <w:ind w:left="426" w:hanging="426"/>
        <w:rPr>
          <w:rFonts w:ascii="Times New Roman" w:hAnsi="Times New Roman" w:cs="Times New Roman"/>
          <w:sz w:val="24"/>
          <w:szCs w:val="24"/>
        </w:rPr>
      </w:pP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17</w:t>
      </w:r>
      <w:r w:rsidR="00DD322C" w:rsidRPr="00C842CF">
        <w:rPr>
          <w:rFonts w:ascii="Times New Roman" w:hAnsi="Times New Roman" w:cs="Times New Roman"/>
          <w:sz w:val="24"/>
          <w:szCs w:val="24"/>
        </w:rPr>
        <w:t xml:space="preserve">. Pengujian Kompatibilitas Halaman </w:t>
      </w:r>
      <w:r w:rsidR="00DD322C">
        <w:rPr>
          <w:rFonts w:ascii="Times New Roman" w:hAnsi="Times New Roman" w:cs="Times New Roman"/>
          <w:sz w:val="24"/>
          <w:szCs w:val="24"/>
        </w:rPr>
        <w:t>Detail Daftar Pelatihan</w:t>
      </w:r>
    </w:p>
    <w:tbl>
      <w:tblPr>
        <w:tblStyle w:val="TableGrid"/>
        <w:tblW w:w="0" w:type="auto"/>
        <w:tblInd w:w="284" w:type="dxa"/>
        <w:tblLook w:val="04A0" w:firstRow="1" w:lastRow="0" w:firstColumn="1" w:lastColumn="0" w:noHBand="0" w:noVBand="1"/>
      </w:tblPr>
      <w:tblGrid>
        <w:gridCol w:w="1979"/>
        <w:gridCol w:w="5665"/>
      </w:tblGrid>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Daftar Pelatihan</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p>
        </w:tc>
      </w:tr>
      <w:tr w:rsidR="00DD322C" w:rsidTr="00EB2B43">
        <w:tc>
          <w:tcPr>
            <w:tcW w:w="7644" w:type="dxa"/>
            <w:gridSpan w:val="2"/>
            <w:vAlign w:val="center"/>
          </w:tcPr>
          <w:p w:rsidR="00DD322C" w:rsidRDefault="00DD322C"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Daftar Pelatihan</w:t>
            </w:r>
            <w:r w:rsidRPr="00AF6222">
              <w:rPr>
                <w:rFonts w:ascii="Times New Roman" w:hAnsi="Times New Roman" w:cs="Times New Roman"/>
                <w:sz w:val="24"/>
                <w:szCs w:val="24"/>
              </w:rPr>
              <w:t xml:space="preserve"> pada Website sesuai dengan desain yang direncanakan.</w:t>
            </w:r>
          </w:p>
        </w:tc>
      </w:tr>
    </w:tbl>
    <w:p w:rsidR="00DD322C" w:rsidRDefault="00DD322C" w:rsidP="00AF6278">
      <w:pPr>
        <w:pStyle w:val="ListParagraph"/>
        <w:spacing w:line="360" w:lineRule="auto"/>
        <w:ind w:left="284"/>
        <w:rPr>
          <w:rFonts w:ascii="Times New Roman" w:hAnsi="Times New Roman" w:cs="Times New Roman"/>
          <w:sz w:val="24"/>
          <w:szCs w:val="24"/>
        </w:rPr>
      </w:pP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00DD322C">
        <w:rPr>
          <w:rFonts w:ascii="Times New Roman" w:hAnsi="Times New Roman" w:cs="Times New Roman"/>
          <w:sz w:val="24"/>
          <w:szCs w:val="24"/>
        </w:rPr>
        <w:t>.</w:t>
      </w:r>
      <w:r w:rsidR="00DD322C"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Tr="00EB2B43">
        <w:tc>
          <w:tcPr>
            <w:tcW w:w="134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D322C" w:rsidTr="00EB2B43">
        <w:tc>
          <w:tcPr>
            <w:tcW w:w="1340" w:type="dxa"/>
          </w:tcPr>
          <w:p w:rsidR="00DD322C" w:rsidRPr="00AF6222" w:rsidRDefault="00DD322C"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DD322C" w:rsidRPr="00AF6222" w:rsidRDefault="00DD322C"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DD322C" w:rsidRPr="00AF6222" w:rsidRDefault="00DD322C"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DD322C" w:rsidRPr="00AF6222" w:rsidRDefault="00DD322C"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DD322C" w:rsidRPr="00AF6222" w:rsidRDefault="00DD322C"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D322C" w:rsidRPr="00C842CF" w:rsidRDefault="00DD322C"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DD322C" w:rsidRPr="00DD322C" w:rsidRDefault="00DD322C"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Riwayat Pelatihan</w:t>
      </w:r>
    </w:p>
    <w:p w:rsidR="0081491F" w:rsidRDefault="0081491F"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81491F" w:rsidRDefault="0081491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81491F" w:rsidRPr="00C842CF" w:rsidRDefault="0081491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Riwayat Pelatihan</w:t>
      </w:r>
      <w:r w:rsidRPr="00C842CF">
        <w:rPr>
          <w:rFonts w:ascii="Times New Roman" w:hAnsi="Times New Roman" w:cs="Times New Roman"/>
          <w:b/>
          <w:sz w:val="24"/>
          <w:szCs w:val="24"/>
        </w:rPr>
        <w:t>)</w:t>
      </w:r>
    </w:p>
    <w:p w:rsidR="0081491F" w:rsidRDefault="0081491F" w:rsidP="00AF6278">
      <w:pPr>
        <w:pStyle w:val="ListParagraph"/>
        <w:spacing w:line="360" w:lineRule="auto"/>
        <w:ind w:left="426" w:hanging="426"/>
        <w:rPr>
          <w:rFonts w:ascii="Times New Roman" w:hAnsi="Times New Roman" w:cs="Times New Roman"/>
          <w:sz w:val="24"/>
          <w:szCs w:val="24"/>
        </w:rPr>
      </w:pPr>
    </w:p>
    <w:p w:rsidR="0081491F" w:rsidRDefault="0081491F"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81491F" w:rsidRDefault="0081491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81491F"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9</w:t>
      </w:r>
      <w:r w:rsidR="0081491F" w:rsidRPr="00C842CF">
        <w:rPr>
          <w:rFonts w:ascii="Times New Roman" w:hAnsi="Times New Roman" w:cs="Times New Roman"/>
          <w:sz w:val="24"/>
          <w:szCs w:val="24"/>
        </w:rPr>
        <w:t xml:space="preserve">. Pengujian Kompatibilitas Halaman </w:t>
      </w:r>
      <w:r w:rsidR="0081491F">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3822"/>
        <w:gridCol w:w="3822"/>
      </w:tblGrid>
      <w:tr w:rsidR="0081491F" w:rsidTr="00EB2B43">
        <w:tc>
          <w:tcPr>
            <w:tcW w:w="3822" w:type="dxa"/>
            <w:vAlign w:val="center"/>
          </w:tcPr>
          <w:p w:rsidR="0081491F" w:rsidRDefault="0081491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81491F" w:rsidRDefault="0081491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81491F" w:rsidTr="00EB2B43">
        <w:tc>
          <w:tcPr>
            <w:tcW w:w="3822" w:type="dxa"/>
            <w:vAlign w:val="center"/>
          </w:tcPr>
          <w:p w:rsidR="0081491F" w:rsidRDefault="0081491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Riwayat Pelatihan</w:t>
            </w:r>
          </w:p>
        </w:tc>
        <w:tc>
          <w:tcPr>
            <w:tcW w:w="3822" w:type="dxa"/>
            <w:vAlign w:val="center"/>
          </w:tcPr>
          <w:p w:rsidR="0081491F" w:rsidRDefault="0081491F" w:rsidP="00AF6278">
            <w:pPr>
              <w:pStyle w:val="ListParagraph"/>
              <w:spacing w:line="360" w:lineRule="auto"/>
              <w:ind w:left="0"/>
              <w:rPr>
                <w:rFonts w:ascii="Times New Roman" w:hAnsi="Times New Roman" w:cs="Times New Roman"/>
                <w:sz w:val="24"/>
                <w:szCs w:val="24"/>
              </w:rPr>
            </w:pPr>
          </w:p>
        </w:tc>
      </w:tr>
      <w:tr w:rsidR="0081491F" w:rsidTr="00EB2B43">
        <w:tc>
          <w:tcPr>
            <w:tcW w:w="7644" w:type="dxa"/>
            <w:gridSpan w:val="2"/>
            <w:vAlign w:val="center"/>
          </w:tcPr>
          <w:p w:rsidR="0081491F" w:rsidRDefault="0081491F"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Riwayat Pelatihan</w:t>
            </w:r>
            <w:r w:rsidRPr="00AF6222">
              <w:rPr>
                <w:rFonts w:ascii="Times New Roman" w:hAnsi="Times New Roman" w:cs="Times New Roman"/>
                <w:sz w:val="24"/>
                <w:szCs w:val="24"/>
              </w:rPr>
              <w:t xml:space="preserve"> pada Website sesuai dengan desain yang direncanakan.</w:t>
            </w:r>
          </w:p>
        </w:tc>
      </w:tr>
    </w:tbl>
    <w:p w:rsidR="0081491F" w:rsidRDefault="0081491F" w:rsidP="00AF6278">
      <w:pPr>
        <w:pStyle w:val="ListParagraph"/>
        <w:spacing w:line="360" w:lineRule="auto"/>
        <w:ind w:left="284"/>
        <w:rPr>
          <w:rFonts w:ascii="Times New Roman" w:hAnsi="Times New Roman" w:cs="Times New Roman"/>
          <w:sz w:val="24"/>
          <w:szCs w:val="24"/>
        </w:rPr>
      </w:pPr>
    </w:p>
    <w:p w:rsidR="0081491F"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0</w:t>
      </w:r>
      <w:r w:rsidR="0081491F">
        <w:rPr>
          <w:rFonts w:ascii="Times New Roman" w:hAnsi="Times New Roman" w:cs="Times New Roman"/>
          <w:sz w:val="24"/>
          <w:szCs w:val="24"/>
        </w:rPr>
        <w:t>.</w:t>
      </w:r>
      <w:r w:rsidR="0081491F"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81491F" w:rsidTr="00EB2B43">
        <w:tc>
          <w:tcPr>
            <w:tcW w:w="1340" w:type="dxa"/>
            <w:vAlign w:val="center"/>
          </w:tcPr>
          <w:p w:rsidR="0081491F" w:rsidRPr="00C842CF" w:rsidRDefault="0081491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81491F" w:rsidRPr="00C842CF" w:rsidRDefault="0081491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81491F" w:rsidRPr="00C842CF" w:rsidRDefault="0081491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81491F" w:rsidRPr="00C842CF" w:rsidRDefault="0081491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81491F" w:rsidRPr="00C842CF" w:rsidRDefault="0081491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81491F" w:rsidTr="00EB2B43">
        <w:tc>
          <w:tcPr>
            <w:tcW w:w="1340" w:type="dxa"/>
          </w:tcPr>
          <w:p w:rsidR="0081491F" w:rsidRPr="00AF6222" w:rsidRDefault="0081491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81491F" w:rsidRPr="00AF6222" w:rsidRDefault="0081491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81491F" w:rsidRPr="00AF6222" w:rsidRDefault="0081491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81491F" w:rsidRPr="00AF6222" w:rsidRDefault="0081491F"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81491F" w:rsidRPr="00AF6222" w:rsidRDefault="0081491F"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1491F" w:rsidRPr="00C842CF" w:rsidRDefault="0081491F"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81491F" w:rsidRPr="0081491F" w:rsidRDefault="0081491F"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etail Riwayat Pelatihan</w:t>
      </w: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72407" w:rsidRPr="00C842CF"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 Halaman</w:t>
      </w:r>
      <w:r>
        <w:rPr>
          <w:rFonts w:ascii="Times New Roman" w:hAnsi="Times New Roman" w:cs="Times New Roman"/>
          <w:b/>
          <w:sz w:val="24"/>
          <w:szCs w:val="24"/>
        </w:rPr>
        <w:t xml:space="preserve"> Detail</w:t>
      </w:r>
      <w:r w:rsidRPr="00C842CF">
        <w:rPr>
          <w:rFonts w:ascii="Times New Roman" w:hAnsi="Times New Roman" w:cs="Times New Roman"/>
          <w:b/>
          <w:sz w:val="24"/>
          <w:szCs w:val="24"/>
        </w:rPr>
        <w:t xml:space="preserve"> </w:t>
      </w:r>
      <w:r>
        <w:rPr>
          <w:rFonts w:ascii="Times New Roman" w:hAnsi="Times New Roman" w:cs="Times New Roman"/>
          <w:b/>
          <w:sz w:val="24"/>
          <w:szCs w:val="24"/>
        </w:rPr>
        <w:t>Riwayat Pelatihan</w:t>
      </w:r>
      <w:r w:rsidRPr="00C842CF">
        <w:rPr>
          <w:rFonts w:ascii="Times New Roman" w:hAnsi="Times New Roman" w:cs="Times New Roman"/>
          <w:b/>
          <w:sz w:val="24"/>
          <w:szCs w:val="24"/>
        </w:rPr>
        <w:t>)</w:t>
      </w:r>
    </w:p>
    <w:p w:rsidR="00D72407" w:rsidRDefault="00D72407" w:rsidP="00AF6278">
      <w:pPr>
        <w:pStyle w:val="ListParagraph"/>
        <w:spacing w:line="360" w:lineRule="auto"/>
        <w:ind w:left="426" w:hanging="426"/>
        <w:rPr>
          <w:rFonts w:ascii="Times New Roman" w:hAnsi="Times New Roman" w:cs="Times New Roman"/>
          <w:sz w:val="24"/>
          <w:szCs w:val="24"/>
        </w:rPr>
      </w:pP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1</w:t>
      </w:r>
      <w:r w:rsidR="00D72407" w:rsidRPr="00C842CF">
        <w:rPr>
          <w:rFonts w:ascii="Times New Roman" w:hAnsi="Times New Roman" w:cs="Times New Roman"/>
          <w:sz w:val="24"/>
          <w:szCs w:val="24"/>
        </w:rPr>
        <w:t xml:space="preserve">. Pengujian Kompatibilitas Halaman </w:t>
      </w:r>
      <w:r w:rsidR="00D72407">
        <w:rPr>
          <w:rFonts w:ascii="Times New Roman" w:hAnsi="Times New Roman" w:cs="Times New Roman"/>
          <w:sz w:val="24"/>
          <w:szCs w:val="24"/>
        </w:rPr>
        <w:t>Detail Riwayat Pelatihan</w:t>
      </w:r>
    </w:p>
    <w:tbl>
      <w:tblPr>
        <w:tblStyle w:val="TableGrid"/>
        <w:tblW w:w="0" w:type="auto"/>
        <w:tblInd w:w="284" w:type="dxa"/>
        <w:tblLook w:val="04A0" w:firstRow="1" w:lastRow="0" w:firstColumn="1" w:lastColumn="0" w:noHBand="0" w:noVBand="1"/>
      </w:tblPr>
      <w:tblGrid>
        <w:gridCol w:w="3822"/>
        <w:gridCol w:w="3822"/>
      </w:tblGrid>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Riwayat Pelatihan</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p>
        </w:tc>
      </w:tr>
      <w:tr w:rsidR="00D72407" w:rsidTr="00EB2B43">
        <w:tc>
          <w:tcPr>
            <w:tcW w:w="7644" w:type="dxa"/>
            <w:gridSpan w:val="2"/>
            <w:vAlign w:val="center"/>
          </w:tcPr>
          <w:p w:rsidR="00D72407" w:rsidRDefault="00D72407"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Riwayat Pelatihan</w:t>
            </w:r>
            <w:r w:rsidRPr="00AF6222">
              <w:rPr>
                <w:rFonts w:ascii="Times New Roman" w:hAnsi="Times New Roman" w:cs="Times New Roman"/>
                <w:sz w:val="24"/>
                <w:szCs w:val="24"/>
              </w:rPr>
              <w:t xml:space="preserve"> pada Website sesuai dengan desain yang direncanakan.</w:t>
            </w:r>
          </w:p>
        </w:tc>
      </w:tr>
    </w:tbl>
    <w:p w:rsidR="00D72407" w:rsidRDefault="00D72407" w:rsidP="00AF6278">
      <w:pPr>
        <w:pStyle w:val="ListParagraph"/>
        <w:spacing w:line="360" w:lineRule="auto"/>
        <w:ind w:left="284"/>
        <w:rPr>
          <w:rFonts w:ascii="Times New Roman" w:hAnsi="Times New Roman" w:cs="Times New Roman"/>
          <w:sz w:val="24"/>
          <w:szCs w:val="24"/>
        </w:rPr>
      </w:pP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2</w:t>
      </w:r>
      <w:r w:rsidR="00D72407">
        <w:rPr>
          <w:rFonts w:ascii="Times New Roman" w:hAnsi="Times New Roman" w:cs="Times New Roman"/>
          <w:sz w:val="24"/>
          <w:szCs w:val="24"/>
        </w:rPr>
        <w:t>.</w:t>
      </w:r>
      <w:r w:rsidR="00D72407"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72407" w:rsidTr="00EB2B43">
        <w:tc>
          <w:tcPr>
            <w:tcW w:w="134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72407" w:rsidTr="00EB2B43">
        <w:tc>
          <w:tcPr>
            <w:tcW w:w="1340"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D72407" w:rsidRPr="00AF6222" w:rsidRDefault="00D72407"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72407" w:rsidRPr="00C842CF" w:rsidRDefault="00D72407"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D72407" w:rsidRPr="00D72407" w:rsidRDefault="00D72407"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Informasi Customer</w:t>
      </w:r>
      <w:r w:rsidR="00D72407">
        <w:rPr>
          <w:rFonts w:ascii="Times New Roman" w:hAnsi="Times New Roman" w:cs="Times New Roman"/>
          <w:sz w:val="24"/>
          <w:szCs w:val="24"/>
        </w:rPr>
        <w:t>s</w:t>
      </w: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72407" w:rsidRPr="00C842CF"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Informasi Customers</w:t>
      </w:r>
      <w:r w:rsidRPr="00C842CF">
        <w:rPr>
          <w:rFonts w:ascii="Times New Roman" w:hAnsi="Times New Roman" w:cs="Times New Roman"/>
          <w:b/>
          <w:sz w:val="24"/>
          <w:szCs w:val="24"/>
        </w:rPr>
        <w:t>)</w:t>
      </w:r>
    </w:p>
    <w:p w:rsidR="00D72407" w:rsidRDefault="00D72407" w:rsidP="00AF6278">
      <w:pPr>
        <w:pStyle w:val="ListParagraph"/>
        <w:spacing w:line="360" w:lineRule="auto"/>
        <w:ind w:left="426" w:hanging="426"/>
        <w:rPr>
          <w:rFonts w:ascii="Times New Roman" w:hAnsi="Times New Roman" w:cs="Times New Roman"/>
          <w:sz w:val="24"/>
          <w:szCs w:val="24"/>
        </w:rPr>
      </w:pP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3</w:t>
      </w:r>
      <w:r w:rsidR="00D72407" w:rsidRPr="00C842CF">
        <w:rPr>
          <w:rFonts w:ascii="Times New Roman" w:hAnsi="Times New Roman" w:cs="Times New Roman"/>
          <w:sz w:val="24"/>
          <w:szCs w:val="24"/>
        </w:rPr>
        <w:t xml:space="preserve">. Pengujian Kompatibilitas Halaman </w:t>
      </w:r>
      <w:r w:rsidR="00D72407">
        <w:rPr>
          <w:rFonts w:ascii="Times New Roman" w:hAnsi="Times New Roman" w:cs="Times New Roman"/>
          <w:sz w:val="24"/>
          <w:szCs w:val="24"/>
        </w:rPr>
        <w:t>Informasi Customers</w:t>
      </w:r>
    </w:p>
    <w:tbl>
      <w:tblPr>
        <w:tblStyle w:val="TableGrid"/>
        <w:tblW w:w="0" w:type="auto"/>
        <w:tblInd w:w="284" w:type="dxa"/>
        <w:tblLook w:val="04A0" w:firstRow="1" w:lastRow="0" w:firstColumn="1" w:lastColumn="0" w:noHBand="0" w:noVBand="1"/>
      </w:tblPr>
      <w:tblGrid>
        <w:gridCol w:w="3822"/>
        <w:gridCol w:w="3822"/>
      </w:tblGrid>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Informasi Customers</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p>
        </w:tc>
      </w:tr>
      <w:tr w:rsidR="00D72407" w:rsidTr="00EB2B43">
        <w:tc>
          <w:tcPr>
            <w:tcW w:w="7644" w:type="dxa"/>
            <w:gridSpan w:val="2"/>
            <w:vAlign w:val="center"/>
          </w:tcPr>
          <w:p w:rsidR="00D72407" w:rsidRDefault="00D72407"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Informasi Customers</w:t>
            </w:r>
            <w:r w:rsidRPr="00AF6222">
              <w:rPr>
                <w:rFonts w:ascii="Times New Roman" w:hAnsi="Times New Roman" w:cs="Times New Roman"/>
                <w:sz w:val="24"/>
                <w:szCs w:val="24"/>
              </w:rPr>
              <w:t xml:space="preserve"> pada Website sesuai dengan desain yang direncanakan.</w:t>
            </w:r>
          </w:p>
        </w:tc>
      </w:tr>
    </w:tbl>
    <w:p w:rsidR="00D72407" w:rsidRDefault="00D72407" w:rsidP="00AF6278">
      <w:pPr>
        <w:pStyle w:val="ListParagraph"/>
        <w:spacing w:line="360" w:lineRule="auto"/>
        <w:ind w:left="284"/>
        <w:rPr>
          <w:rFonts w:ascii="Times New Roman" w:hAnsi="Times New Roman" w:cs="Times New Roman"/>
          <w:sz w:val="24"/>
          <w:szCs w:val="24"/>
        </w:rPr>
      </w:pP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4</w:t>
      </w:r>
      <w:r w:rsidR="00D72407">
        <w:rPr>
          <w:rFonts w:ascii="Times New Roman" w:hAnsi="Times New Roman" w:cs="Times New Roman"/>
          <w:sz w:val="24"/>
          <w:szCs w:val="24"/>
        </w:rPr>
        <w:t>.</w:t>
      </w:r>
      <w:r w:rsidR="00D72407"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72407" w:rsidTr="00EB2B43">
        <w:tc>
          <w:tcPr>
            <w:tcW w:w="134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72407" w:rsidTr="00EB2B43">
        <w:tc>
          <w:tcPr>
            <w:tcW w:w="1340"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D72407" w:rsidRPr="00AF6222" w:rsidRDefault="00D72407"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72407" w:rsidRPr="00C842CF" w:rsidRDefault="00D72407"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D72407" w:rsidRPr="00D72407" w:rsidRDefault="00D72407"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etail Customer</w:t>
      </w: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72407" w:rsidRPr="00C842CF"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etail Customers</w:t>
      </w:r>
      <w:r w:rsidRPr="00C842CF">
        <w:rPr>
          <w:rFonts w:ascii="Times New Roman" w:hAnsi="Times New Roman" w:cs="Times New Roman"/>
          <w:b/>
          <w:sz w:val="24"/>
          <w:szCs w:val="24"/>
        </w:rPr>
        <w:t>)</w:t>
      </w:r>
    </w:p>
    <w:p w:rsidR="00D72407" w:rsidRDefault="00D72407" w:rsidP="00AF6278">
      <w:pPr>
        <w:pStyle w:val="ListParagraph"/>
        <w:spacing w:line="360" w:lineRule="auto"/>
        <w:ind w:left="426" w:hanging="426"/>
        <w:rPr>
          <w:rFonts w:ascii="Times New Roman" w:hAnsi="Times New Roman" w:cs="Times New Roman"/>
          <w:sz w:val="24"/>
          <w:szCs w:val="24"/>
        </w:rPr>
      </w:pPr>
    </w:p>
    <w:p w:rsidR="00D72407" w:rsidRDefault="00D72407"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72407" w:rsidRDefault="00D72407"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5</w:t>
      </w:r>
      <w:r w:rsidR="00D72407" w:rsidRPr="00C842CF">
        <w:rPr>
          <w:rFonts w:ascii="Times New Roman" w:hAnsi="Times New Roman" w:cs="Times New Roman"/>
          <w:sz w:val="24"/>
          <w:szCs w:val="24"/>
        </w:rPr>
        <w:t xml:space="preserve">. Pengujian Kompatibilitas Halaman </w:t>
      </w:r>
      <w:r w:rsidR="00D72407">
        <w:rPr>
          <w:rFonts w:ascii="Times New Roman" w:hAnsi="Times New Roman" w:cs="Times New Roman"/>
          <w:sz w:val="24"/>
          <w:szCs w:val="24"/>
        </w:rPr>
        <w:t>Detail Customers</w:t>
      </w:r>
    </w:p>
    <w:tbl>
      <w:tblPr>
        <w:tblStyle w:val="TableGrid"/>
        <w:tblW w:w="0" w:type="auto"/>
        <w:tblInd w:w="284" w:type="dxa"/>
        <w:tblLook w:val="04A0" w:firstRow="1" w:lastRow="0" w:firstColumn="1" w:lastColumn="0" w:noHBand="0" w:noVBand="1"/>
      </w:tblPr>
      <w:tblGrid>
        <w:gridCol w:w="3822"/>
        <w:gridCol w:w="3822"/>
      </w:tblGrid>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72407" w:rsidTr="00EB2B43">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Customers</w:t>
            </w:r>
          </w:p>
        </w:tc>
        <w:tc>
          <w:tcPr>
            <w:tcW w:w="3822" w:type="dxa"/>
            <w:vAlign w:val="center"/>
          </w:tcPr>
          <w:p w:rsidR="00D72407" w:rsidRDefault="00D72407" w:rsidP="00AF6278">
            <w:pPr>
              <w:pStyle w:val="ListParagraph"/>
              <w:spacing w:line="360" w:lineRule="auto"/>
              <w:ind w:left="0"/>
              <w:rPr>
                <w:rFonts w:ascii="Times New Roman" w:hAnsi="Times New Roman" w:cs="Times New Roman"/>
                <w:sz w:val="24"/>
                <w:szCs w:val="24"/>
              </w:rPr>
            </w:pPr>
          </w:p>
        </w:tc>
      </w:tr>
      <w:tr w:rsidR="00D72407" w:rsidTr="00EB2B43">
        <w:tc>
          <w:tcPr>
            <w:tcW w:w="7644" w:type="dxa"/>
            <w:gridSpan w:val="2"/>
            <w:vAlign w:val="center"/>
          </w:tcPr>
          <w:p w:rsidR="00D72407" w:rsidRDefault="00D72407"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Customers</w:t>
            </w:r>
            <w:r w:rsidRPr="00AF6222">
              <w:rPr>
                <w:rFonts w:ascii="Times New Roman" w:hAnsi="Times New Roman" w:cs="Times New Roman"/>
                <w:sz w:val="24"/>
                <w:szCs w:val="24"/>
              </w:rPr>
              <w:t xml:space="preserve"> pada Website sesuai dengan desain yang direncanakan.</w:t>
            </w:r>
          </w:p>
        </w:tc>
      </w:tr>
    </w:tbl>
    <w:p w:rsidR="00D72407" w:rsidRDefault="00D72407" w:rsidP="00AF6278">
      <w:pPr>
        <w:pStyle w:val="ListParagraph"/>
        <w:spacing w:line="360" w:lineRule="auto"/>
        <w:ind w:left="284"/>
        <w:rPr>
          <w:rFonts w:ascii="Times New Roman" w:hAnsi="Times New Roman" w:cs="Times New Roman"/>
          <w:sz w:val="24"/>
          <w:szCs w:val="24"/>
        </w:rPr>
      </w:pPr>
    </w:p>
    <w:p w:rsidR="00D72407"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6</w:t>
      </w:r>
      <w:r w:rsidR="00D72407">
        <w:rPr>
          <w:rFonts w:ascii="Times New Roman" w:hAnsi="Times New Roman" w:cs="Times New Roman"/>
          <w:sz w:val="24"/>
          <w:szCs w:val="24"/>
        </w:rPr>
        <w:t>.</w:t>
      </w:r>
      <w:r w:rsidR="00D72407"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72407" w:rsidTr="00EB2B43">
        <w:tc>
          <w:tcPr>
            <w:tcW w:w="134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72407" w:rsidRPr="00C842CF" w:rsidRDefault="00D72407"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72407" w:rsidTr="00EB2B43">
        <w:tc>
          <w:tcPr>
            <w:tcW w:w="1340"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D72407" w:rsidRPr="00AF6222" w:rsidRDefault="00D72407"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D72407" w:rsidRPr="00AF6222" w:rsidRDefault="00D72407"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D72407" w:rsidRPr="00AF6222" w:rsidRDefault="00D72407"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72407" w:rsidRPr="00C842CF" w:rsidRDefault="00D72407"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D72407" w:rsidRPr="00D72407" w:rsidRDefault="00D72407"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Update Customer</w:t>
      </w: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B7854" w:rsidRPr="00C842CF"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Update Customers</w:t>
      </w:r>
      <w:r w:rsidRPr="00C842CF">
        <w:rPr>
          <w:rFonts w:ascii="Times New Roman" w:hAnsi="Times New Roman" w:cs="Times New Roman"/>
          <w:b/>
          <w:sz w:val="24"/>
          <w:szCs w:val="24"/>
        </w:rPr>
        <w:t>)</w:t>
      </w:r>
    </w:p>
    <w:p w:rsidR="00CB7854" w:rsidRDefault="00CB7854" w:rsidP="00AF6278">
      <w:pPr>
        <w:pStyle w:val="ListParagraph"/>
        <w:spacing w:line="360" w:lineRule="auto"/>
        <w:ind w:left="426" w:hanging="426"/>
        <w:rPr>
          <w:rFonts w:ascii="Times New Roman" w:hAnsi="Times New Roman" w:cs="Times New Roman"/>
          <w:sz w:val="24"/>
          <w:szCs w:val="24"/>
        </w:rPr>
      </w:pP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7</w:t>
      </w:r>
      <w:r w:rsidR="00CB7854" w:rsidRPr="00C842CF">
        <w:rPr>
          <w:rFonts w:ascii="Times New Roman" w:hAnsi="Times New Roman" w:cs="Times New Roman"/>
          <w:sz w:val="24"/>
          <w:szCs w:val="24"/>
        </w:rPr>
        <w:t xml:space="preserve">. Pengujian Kompatibilitas Halaman </w:t>
      </w:r>
      <w:r w:rsidR="00CB7854">
        <w:rPr>
          <w:rFonts w:ascii="Times New Roman" w:hAnsi="Times New Roman" w:cs="Times New Roman"/>
          <w:sz w:val="24"/>
          <w:szCs w:val="24"/>
        </w:rPr>
        <w:t>Update Customers</w:t>
      </w:r>
    </w:p>
    <w:tbl>
      <w:tblPr>
        <w:tblStyle w:val="TableGrid"/>
        <w:tblW w:w="0" w:type="auto"/>
        <w:tblInd w:w="284" w:type="dxa"/>
        <w:tblLook w:val="04A0" w:firstRow="1" w:lastRow="0" w:firstColumn="1" w:lastColumn="0" w:noHBand="0" w:noVBand="1"/>
      </w:tblPr>
      <w:tblGrid>
        <w:gridCol w:w="3822"/>
        <w:gridCol w:w="3822"/>
      </w:tblGrid>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Customers</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p>
        </w:tc>
      </w:tr>
      <w:tr w:rsidR="00CB7854" w:rsidTr="00EB2B43">
        <w:tc>
          <w:tcPr>
            <w:tcW w:w="7644" w:type="dxa"/>
            <w:gridSpan w:val="2"/>
            <w:vAlign w:val="center"/>
          </w:tcPr>
          <w:p w:rsidR="00CB7854" w:rsidRDefault="00CB785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Customers</w:t>
            </w:r>
            <w:r w:rsidRPr="00AF6222">
              <w:rPr>
                <w:rFonts w:ascii="Times New Roman" w:hAnsi="Times New Roman" w:cs="Times New Roman"/>
                <w:sz w:val="24"/>
                <w:szCs w:val="24"/>
              </w:rPr>
              <w:t xml:space="preserve"> pada Website sesuai dengan desain yang direncanakan.</w:t>
            </w:r>
          </w:p>
        </w:tc>
      </w:tr>
    </w:tbl>
    <w:p w:rsidR="00CB7854" w:rsidRDefault="00CB7854" w:rsidP="00AF6278">
      <w:pPr>
        <w:pStyle w:val="ListParagraph"/>
        <w:spacing w:line="360" w:lineRule="auto"/>
        <w:ind w:left="284"/>
        <w:rPr>
          <w:rFonts w:ascii="Times New Roman" w:hAnsi="Times New Roman" w:cs="Times New Roman"/>
          <w:sz w:val="24"/>
          <w:szCs w:val="24"/>
        </w:rPr>
      </w:pP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8</w:t>
      </w:r>
      <w:r w:rsidR="00CB7854">
        <w:rPr>
          <w:rFonts w:ascii="Times New Roman" w:hAnsi="Times New Roman" w:cs="Times New Roman"/>
          <w:sz w:val="24"/>
          <w:szCs w:val="24"/>
        </w:rPr>
        <w:t>.</w:t>
      </w:r>
      <w:r w:rsidR="00CB785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B7854" w:rsidTr="00EB2B43">
        <w:tc>
          <w:tcPr>
            <w:tcW w:w="134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B7854" w:rsidTr="00EB2B43">
        <w:tc>
          <w:tcPr>
            <w:tcW w:w="1340"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B7854" w:rsidRPr="00AF6222" w:rsidRDefault="00CB785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B7854" w:rsidRPr="00C842CF" w:rsidRDefault="00CB785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B7854" w:rsidRPr="00CB7854" w:rsidRDefault="00CB785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Informasi Trainers</w:t>
      </w: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B7854" w:rsidRPr="00C842CF"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Informasi Trainers</w:t>
      </w:r>
      <w:r w:rsidRPr="00C842CF">
        <w:rPr>
          <w:rFonts w:ascii="Times New Roman" w:hAnsi="Times New Roman" w:cs="Times New Roman"/>
          <w:b/>
          <w:sz w:val="24"/>
          <w:szCs w:val="24"/>
        </w:rPr>
        <w:t>)</w:t>
      </w:r>
    </w:p>
    <w:p w:rsidR="00CB7854" w:rsidRDefault="00CB7854" w:rsidP="00AF6278">
      <w:pPr>
        <w:pStyle w:val="ListParagraph"/>
        <w:spacing w:line="360" w:lineRule="auto"/>
        <w:ind w:left="426" w:hanging="426"/>
        <w:rPr>
          <w:rFonts w:ascii="Times New Roman" w:hAnsi="Times New Roman" w:cs="Times New Roman"/>
          <w:sz w:val="24"/>
          <w:szCs w:val="24"/>
        </w:rPr>
      </w:pP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9</w:t>
      </w:r>
      <w:r w:rsidR="00CB7854" w:rsidRPr="00C842CF">
        <w:rPr>
          <w:rFonts w:ascii="Times New Roman" w:hAnsi="Times New Roman" w:cs="Times New Roman"/>
          <w:sz w:val="24"/>
          <w:szCs w:val="24"/>
        </w:rPr>
        <w:t xml:space="preserve">. Pengujian Kompatibilitas Halaman </w:t>
      </w:r>
      <w:r w:rsidR="00CB7854">
        <w:rPr>
          <w:rFonts w:ascii="Times New Roman" w:hAnsi="Times New Roman" w:cs="Times New Roman"/>
          <w:sz w:val="24"/>
          <w:szCs w:val="24"/>
        </w:rPr>
        <w:t>Informasi Trainers</w:t>
      </w:r>
    </w:p>
    <w:tbl>
      <w:tblPr>
        <w:tblStyle w:val="TableGrid"/>
        <w:tblW w:w="0" w:type="auto"/>
        <w:tblInd w:w="284" w:type="dxa"/>
        <w:tblLook w:val="04A0" w:firstRow="1" w:lastRow="0" w:firstColumn="1" w:lastColumn="0" w:noHBand="0" w:noVBand="1"/>
      </w:tblPr>
      <w:tblGrid>
        <w:gridCol w:w="3822"/>
        <w:gridCol w:w="3822"/>
      </w:tblGrid>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Informasi Trainers</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p>
        </w:tc>
      </w:tr>
      <w:tr w:rsidR="00CB7854" w:rsidTr="00EB2B43">
        <w:tc>
          <w:tcPr>
            <w:tcW w:w="7644" w:type="dxa"/>
            <w:gridSpan w:val="2"/>
            <w:vAlign w:val="center"/>
          </w:tcPr>
          <w:p w:rsidR="00CB7854" w:rsidRDefault="00CB785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Informasi Trainers </w:t>
            </w:r>
            <w:r w:rsidRPr="00AF6222">
              <w:rPr>
                <w:rFonts w:ascii="Times New Roman" w:hAnsi="Times New Roman" w:cs="Times New Roman"/>
                <w:sz w:val="24"/>
                <w:szCs w:val="24"/>
              </w:rPr>
              <w:t>pada Website sesuai dengan desain yang direncanakan.</w:t>
            </w:r>
          </w:p>
        </w:tc>
      </w:tr>
    </w:tbl>
    <w:p w:rsidR="00CB7854" w:rsidRDefault="00CB7854" w:rsidP="00AF6278">
      <w:pPr>
        <w:pStyle w:val="ListParagraph"/>
        <w:spacing w:line="360" w:lineRule="auto"/>
        <w:ind w:left="284"/>
        <w:rPr>
          <w:rFonts w:ascii="Times New Roman" w:hAnsi="Times New Roman" w:cs="Times New Roman"/>
          <w:sz w:val="24"/>
          <w:szCs w:val="24"/>
        </w:rPr>
      </w:pP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0</w:t>
      </w:r>
      <w:r w:rsidR="00CB7854">
        <w:rPr>
          <w:rFonts w:ascii="Times New Roman" w:hAnsi="Times New Roman" w:cs="Times New Roman"/>
          <w:sz w:val="24"/>
          <w:szCs w:val="24"/>
        </w:rPr>
        <w:t>.</w:t>
      </w:r>
      <w:r w:rsidR="00CB785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B7854" w:rsidTr="00EB2B43">
        <w:tc>
          <w:tcPr>
            <w:tcW w:w="134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B7854" w:rsidTr="00EB2B43">
        <w:tc>
          <w:tcPr>
            <w:tcW w:w="1340"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B7854" w:rsidRPr="00AF6222" w:rsidRDefault="00CB785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B7854" w:rsidRPr="00C842CF" w:rsidRDefault="00CB785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B7854" w:rsidRPr="00CB7854" w:rsidRDefault="00CB785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Tambah Trainers</w:t>
      </w: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B7854" w:rsidRPr="00C842CF"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Tambah Trainers</w:t>
      </w:r>
      <w:r w:rsidRPr="00C842CF">
        <w:rPr>
          <w:rFonts w:ascii="Times New Roman" w:hAnsi="Times New Roman" w:cs="Times New Roman"/>
          <w:b/>
          <w:sz w:val="24"/>
          <w:szCs w:val="24"/>
        </w:rPr>
        <w:t>)</w:t>
      </w:r>
    </w:p>
    <w:p w:rsidR="00CB7854" w:rsidRDefault="00CB7854" w:rsidP="00AF6278">
      <w:pPr>
        <w:pStyle w:val="ListParagraph"/>
        <w:spacing w:line="360" w:lineRule="auto"/>
        <w:ind w:left="426" w:hanging="426"/>
        <w:rPr>
          <w:rFonts w:ascii="Times New Roman" w:hAnsi="Times New Roman" w:cs="Times New Roman"/>
          <w:sz w:val="24"/>
          <w:szCs w:val="24"/>
        </w:rPr>
      </w:pP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w:t>
      </w:r>
      <w:r w:rsidR="00CB7854">
        <w:rPr>
          <w:rFonts w:ascii="Times New Roman" w:hAnsi="Times New Roman" w:cs="Times New Roman"/>
          <w:sz w:val="24"/>
          <w:szCs w:val="24"/>
        </w:rPr>
        <w:t>3</w:t>
      </w:r>
      <w:r>
        <w:rPr>
          <w:rFonts w:ascii="Times New Roman" w:hAnsi="Times New Roman" w:cs="Times New Roman"/>
          <w:sz w:val="24"/>
          <w:szCs w:val="24"/>
        </w:rPr>
        <w:t>1</w:t>
      </w:r>
      <w:r w:rsidR="00CB7854" w:rsidRPr="00C842CF">
        <w:rPr>
          <w:rFonts w:ascii="Times New Roman" w:hAnsi="Times New Roman" w:cs="Times New Roman"/>
          <w:sz w:val="24"/>
          <w:szCs w:val="24"/>
        </w:rPr>
        <w:t xml:space="preserve">. Pengujian Kompatibilitas Halaman </w:t>
      </w:r>
      <w:r w:rsidR="00CB7854">
        <w:rPr>
          <w:rFonts w:ascii="Times New Roman" w:hAnsi="Times New Roman" w:cs="Times New Roman"/>
          <w:sz w:val="24"/>
          <w:szCs w:val="24"/>
        </w:rPr>
        <w:t>Tambah Trainers</w:t>
      </w:r>
    </w:p>
    <w:tbl>
      <w:tblPr>
        <w:tblStyle w:val="TableGrid"/>
        <w:tblW w:w="0" w:type="auto"/>
        <w:tblInd w:w="284" w:type="dxa"/>
        <w:tblLook w:val="04A0" w:firstRow="1" w:lastRow="0" w:firstColumn="1" w:lastColumn="0" w:noHBand="0" w:noVBand="1"/>
      </w:tblPr>
      <w:tblGrid>
        <w:gridCol w:w="3822"/>
        <w:gridCol w:w="3822"/>
      </w:tblGrid>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Tambah Trainers</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p>
        </w:tc>
      </w:tr>
      <w:tr w:rsidR="00CB7854" w:rsidTr="00EB2B43">
        <w:tc>
          <w:tcPr>
            <w:tcW w:w="7644" w:type="dxa"/>
            <w:gridSpan w:val="2"/>
            <w:vAlign w:val="center"/>
          </w:tcPr>
          <w:p w:rsidR="00CB7854" w:rsidRDefault="00CB785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Tambah Trainers </w:t>
            </w:r>
            <w:r w:rsidRPr="00AF6222">
              <w:rPr>
                <w:rFonts w:ascii="Times New Roman" w:hAnsi="Times New Roman" w:cs="Times New Roman"/>
                <w:sz w:val="24"/>
                <w:szCs w:val="24"/>
              </w:rPr>
              <w:t>pada Website sesuai dengan desain yang direncanakan.</w:t>
            </w:r>
          </w:p>
        </w:tc>
      </w:tr>
    </w:tbl>
    <w:p w:rsidR="00CB7854" w:rsidRDefault="00CB7854" w:rsidP="00AF6278">
      <w:pPr>
        <w:pStyle w:val="ListParagraph"/>
        <w:spacing w:line="360" w:lineRule="auto"/>
        <w:ind w:left="284"/>
        <w:rPr>
          <w:rFonts w:ascii="Times New Roman" w:hAnsi="Times New Roman" w:cs="Times New Roman"/>
          <w:sz w:val="24"/>
          <w:szCs w:val="24"/>
        </w:rPr>
      </w:pP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2</w:t>
      </w:r>
      <w:r w:rsidR="00CB7854">
        <w:rPr>
          <w:rFonts w:ascii="Times New Roman" w:hAnsi="Times New Roman" w:cs="Times New Roman"/>
          <w:sz w:val="24"/>
          <w:szCs w:val="24"/>
        </w:rPr>
        <w:t>.</w:t>
      </w:r>
      <w:r w:rsidR="00CB785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B7854" w:rsidTr="00EB2B43">
        <w:tc>
          <w:tcPr>
            <w:tcW w:w="134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B7854" w:rsidTr="00EB2B43">
        <w:tc>
          <w:tcPr>
            <w:tcW w:w="1340"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B7854" w:rsidRPr="00AF6222" w:rsidRDefault="00CB785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B7854" w:rsidRPr="00C842CF" w:rsidRDefault="00CB785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B7854" w:rsidRPr="00CB7854" w:rsidRDefault="00CB785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Update Trainers</w:t>
      </w: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B7854" w:rsidRPr="00C842CF"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Update Trainers</w:t>
      </w:r>
      <w:r w:rsidRPr="00C842CF">
        <w:rPr>
          <w:rFonts w:ascii="Times New Roman" w:hAnsi="Times New Roman" w:cs="Times New Roman"/>
          <w:b/>
          <w:sz w:val="24"/>
          <w:szCs w:val="24"/>
        </w:rPr>
        <w:t>)</w:t>
      </w:r>
    </w:p>
    <w:p w:rsidR="00CB7854" w:rsidRDefault="00CB7854" w:rsidP="00AF6278">
      <w:pPr>
        <w:pStyle w:val="ListParagraph"/>
        <w:spacing w:line="360" w:lineRule="auto"/>
        <w:ind w:left="426" w:hanging="426"/>
        <w:rPr>
          <w:rFonts w:ascii="Times New Roman" w:hAnsi="Times New Roman" w:cs="Times New Roman"/>
          <w:sz w:val="24"/>
          <w:szCs w:val="24"/>
        </w:rPr>
      </w:pPr>
    </w:p>
    <w:p w:rsidR="00CB7854" w:rsidRDefault="00CB785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B7854" w:rsidRDefault="00CB785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3</w:t>
      </w:r>
      <w:r w:rsidR="00CB7854" w:rsidRPr="00C842CF">
        <w:rPr>
          <w:rFonts w:ascii="Times New Roman" w:hAnsi="Times New Roman" w:cs="Times New Roman"/>
          <w:sz w:val="24"/>
          <w:szCs w:val="24"/>
        </w:rPr>
        <w:t xml:space="preserve">. Pengujian Kompatibilitas Halaman </w:t>
      </w:r>
      <w:r w:rsidR="00CB7854">
        <w:rPr>
          <w:rFonts w:ascii="Times New Roman" w:hAnsi="Times New Roman" w:cs="Times New Roman"/>
          <w:sz w:val="24"/>
          <w:szCs w:val="24"/>
        </w:rPr>
        <w:t>Update Trainers</w:t>
      </w:r>
    </w:p>
    <w:tbl>
      <w:tblPr>
        <w:tblStyle w:val="TableGrid"/>
        <w:tblW w:w="0" w:type="auto"/>
        <w:tblInd w:w="284" w:type="dxa"/>
        <w:tblLook w:val="04A0" w:firstRow="1" w:lastRow="0" w:firstColumn="1" w:lastColumn="0" w:noHBand="0" w:noVBand="1"/>
      </w:tblPr>
      <w:tblGrid>
        <w:gridCol w:w="3822"/>
        <w:gridCol w:w="3822"/>
      </w:tblGrid>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B7854" w:rsidTr="00EB2B43">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Trainers</w:t>
            </w:r>
          </w:p>
        </w:tc>
        <w:tc>
          <w:tcPr>
            <w:tcW w:w="3822" w:type="dxa"/>
            <w:vAlign w:val="center"/>
          </w:tcPr>
          <w:p w:rsidR="00CB7854" w:rsidRDefault="00CB7854" w:rsidP="00AF6278">
            <w:pPr>
              <w:pStyle w:val="ListParagraph"/>
              <w:spacing w:line="360" w:lineRule="auto"/>
              <w:ind w:left="0"/>
              <w:rPr>
                <w:rFonts w:ascii="Times New Roman" w:hAnsi="Times New Roman" w:cs="Times New Roman"/>
                <w:sz w:val="24"/>
                <w:szCs w:val="24"/>
              </w:rPr>
            </w:pPr>
          </w:p>
        </w:tc>
      </w:tr>
      <w:tr w:rsidR="00CB7854" w:rsidTr="00EB2B43">
        <w:tc>
          <w:tcPr>
            <w:tcW w:w="7644" w:type="dxa"/>
            <w:gridSpan w:val="2"/>
            <w:vAlign w:val="center"/>
          </w:tcPr>
          <w:p w:rsidR="00CB7854" w:rsidRDefault="00CB785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Trainers </w:t>
            </w:r>
            <w:r w:rsidRPr="00AF6222">
              <w:rPr>
                <w:rFonts w:ascii="Times New Roman" w:hAnsi="Times New Roman" w:cs="Times New Roman"/>
                <w:sz w:val="24"/>
                <w:szCs w:val="24"/>
              </w:rPr>
              <w:t>pada Website sesuai dengan desain yang direncanakan.</w:t>
            </w:r>
          </w:p>
        </w:tc>
      </w:tr>
    </w:tbl>
    <w:p w:rsidR="00CB7854" w:rsidRDefault="00CB7854" w:rsidP="00AF6278">
      <w:pPr>
        <w:pStyle w:val="ListParagraph"/>
        <w:spacing w:line="360" w:lineRule="auto"/>
        <w:ind w:left="284"/>
        <w:rPr>
          <w:rFonts w:ascii="Times New Roman" w:hAnsi="Times New Roman" w:cs="Times New Roman"/>
          <w:sz w:val="24"/>
          <w:szCs w:val="24"/>
        </w:rPr>
      </w:pPr>
    </w:p>
    <w:p w:rsidR="00CB785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4</w:t>
      </w:r>
      <w:r w:rsidR="00CB7854">
        <w:rPr>
          <w:rFonts w:ascii="Times New Roman" w:hAnsi="Times New Roman" w:cs="Times New Roman"/>
          <w:sz w:val="24"/>
          <w:szCs w:val="24"/>
        </w:rPr>
        <w:t>.</w:t>
      </w:r>
      <w:r w:rsidR="00CB785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B7854" w:rsidTr="00EB2B43">
        <w:tc>
          <w:tcPr>
            <w:tcW w:w="134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B7854" w:rsidRPr="00C842CF" w:rsidRDefault="00CB785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B7854" w:rsidTr="00EB2B43">
        <w:tc>
          <w:tcPr>
            <w:tcW w:w="1340"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B7854" w:rsidRPr="00AF6222" w:rsidRDefault="00CB785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B7854" w:rsidRPr="00AF6222" w:rsidRDefault="00CB785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B7854" w:rsidRPr="00AF6222" w:rsidRDefault="00CB785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B7854" w:rsidRPr="00C842CF" w:rsidRDefault="00CB785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B7854" w:rsidRPr="00CB7854" w:rsidRDefault="00CB785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etail Trainers</w:t>
      </w:r>
    </w:p>
    <w:p w:rsidR="00A82DA8" w:rsidRDefault="00A82DA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A82DA8" w:rsidRDefault="00A82DA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A82DA8" w:rsidRPr="00C842CF" w:rsidRDefault="00A82DA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etail Trainers</w:t>
      </w:r>
      <w:r w:rsidRPr="00C842CF">
        <w:rPr>
          <w:rFonts w:ascii="Times New Roman" w:hAnsi="Times New Roman" w:cs="Times New Roman"/>
          <w:b/>
          <w:sz w:val="24"/>
          <w:szCs w:val="24"/>
        </w:rPr>
        <w:t>)</w:t>
      </w:r>
    </w:p>
    <w:p w:rsidR="00A82DA8" w:rsidRDefault="00A82DA8" w:rsidP="00AF6278">
      <w:pPr>
        <w:pStyle w:val="ListParagraph"/>
        <w:spacing w:line="360" w:lineRule="auto"/>
        <w:ind w:left="426" w:hanging="426"/>
        <w:rPr>
          <w:rFonts w:ascii="Times New Roman" w:hAnsi="Times New Roman" w:cs="Times New Roman"/>
          <w:sz w:val="24"/>
          <w:szCs w:val="24"/>
        </w:rPr>
      </w:pPr>
    </w:p>
    <w:p w:rsidR="00A82DA8" w:rsidRDefault="00A82DA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A82DA8" w:rsidRDefault="00A82DA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A82DA8"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5</w:t>
      </w:r>
      <w:r w:rsidR="00A82DA8" w:rsidRPr="00C842CF">
        <w:rPr>
          <w:rFonts w:ascii="Times New Roman" w:hAnsi="Times New Roman" w:cs="Times New Roman"/>
          <w:sz w:val="24"/>
          <w:szCs w:val="24"/>
        </w:rPr>
        <w:t xml:space="preserve">. Pengujian Kompatibilitas Halaman </w:t>
      </w:r>
      <w:r w:rsidR="00A82DA8">
        <w:rPr>
          <w:rFonts w:ascii="Times New Roman" w:hAnsi="Times New Roman" w:cs="Times New Roman"/>
          <w:sz w:val="24"/>
          <w:szCs w:val="24"/>
        </w:rPr>
        <w:t>Detail Trainers</w:t>
      </w:r>
    </w:p>
    <w:tbl>
      <w:tblPr>
        <w:tblStyle w:val="TableGrid"/>
        <w:tblW w:w="0" w:type="auto"/>
        <w:tblInd w:w="284" w:type="dxa"/>
        <w:tblLook w:val="04A0" w:firstRow="1" w:lastRow="0" w:firstColumn="1" w:lastColumn="0" w:noHBand="0" w:noVBand="1"/>
      </w:tblPr>
      <w:tblGrid>
        <w:gridCol w:w="3822"/>
        <w:gridCol w:w="3822"/>
      </w:tblGrid>
      <w:tr w:rsidR="00A82DA8" w:rsidTr="00EB2B43">
        <w:tc>
          <w:tcPr>
            <w:tcW w:w="3822" w:type="dxa"/>
            <w:vAlign w:val="center"/>
          </w:tcPr>
          <w:p w:rsidR="00A82DA8" w:rsidRDefault="00A82DA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A82DA8" w:rsidRDefault="00A82DA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A82DA8" w:rsidTr="00EB2B43">
        <w:tc>
          <w:tcPr>
            <w:tcW w:w="3822" w:type="dxa"/>
            <w:vAlign w:val="center"/>
          </w:tcPr>
          <w:p w:rsidR="00A82DA8" w:rsidRDefault="00A82DA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Trainers</w:t>
            </w:r>
          </w:p>
        </w:tc>
        <w:tc>
          <w:tcPr>
            <w:tcW w:w="3822" w:type="dxa"/>
            <w:vAlign w:val="center"/>
          </w:tcPr>
          <w:p w:rsidR="00A82DA8" w:rsidRDefault="00A82DA8" w:rsidP="00AF6278">
            <w:pPr>
              <w:pStyle w:val="ListParagraph"/>
              <w:spacing w:line="360" w:lineRule="auto"/>
              <w:ind w:left="0"/>
              <w:rPr>
                <w:rFonts w:ascii="Times New Roman" w:hAnsi="Times New Roman" w:cs="Times New Roman"/>
                <w:sz w:val="24"/>
                <w:szCs w:val="24"/>
              </w:rPr>
            </w:pPr>
          </w:p>
        </w:tc>
      </w:tr>
      <w:tr w:rsidR="00A82DA8" w:rsidTr="00EB2B43">
        <w:tc>
          <w:tcPr>
            <w:tcW w:w="7644" w:type="dxa"/>
            <w:gridSpan w:val="2"/>
            <w:vAlign w:val="center"/>
          </w:tcPr>
          <w:p w:rsidR="00A82DA8" w:rsidRDefault="00A82DA8"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Trainers </w:t>
            </w:r>
            <w:r w:rsidRPr="00AF6222">
              <w:rPr>
                <w:rFonts w:ascii="Times New Roman" w:hAnsi="Times New Roman" w:cs="Times New Roman"/>
                <w:sz w:val="24"/>
                <w:szCs w:val="24"/>
              </w:rPr>
              <w:t>pada Website sesuai dengan desain yang direncanakan.</w:t>
            </w:r>
          </w:p>
        </w:tc>
      </w:tr>
    </w:tbl>
    <w:p w:rsidR="00A82DA8" w:rsidRDefault="00A82DA8" w:rsidP="00AF6278">
      <w:pPr>
        <w:pStyle w:val="ListParagraph"/>
        <w:spacing w:line="360" w:lineRule="auto"/>
        <w:ind w:left="284"/>
        <w:rPr>
          <w:rFonts w:ascii="Times New Roman" w:hAnsi="Times New Roman" w:cs="Times New Roman"/>
          <w:sz w:val="24"/>
          <w:szCs w:val="24"/>
        </w:rPr>
      </w:pPr>
    </w:p>
    <w:p w:rsidR="00A82DA8"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6</w:t>
      </w:r>
      <w:r w:rsidR="00A82DA8">
        <w:rPr>
          <w:rFonts w:ascii="Times New Roman" w:hAnsi="Times New Roman" w:cs="Times New Roman"/>
          <w:sz w:val="24"/>
          <w:szCs w:val="24"/>
        </w:rPr>
        <w:t>.</w:t>
      </w:r>
      <w:r w:rsidR="00A82DA8"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82DA8" w:rsidTr="00EB2B43">
        <w:tc>
          <w:tcPr>
            <w:tcW w:w="1340" w:type="dxa"/>
            <w:vAlign w:val="center"/>
          </w:tcPr>
          <w:p w:rsidR="00A82DA8" w:rsidRPr="00C842CF" w:rsidRDefault="00A82DA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A82DA8" w:rsidRPr="00C842CF" w:rsidRDefault="00A82DA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A82DA8" w:rsidRPr="00C842CF" w:rsidRDefault="00A82DA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A82DA8" w:rsidRPr="00C842CF" w:rsidRDefault="00A82DA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A82DA8" w:rsidRPr="00C842CF" w:rsidRDefault="00A82DA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A82DA8" w:rsidTr="00EB2B43">
        <w:tc>
          <w:tcPr>
            <w:tcW w:w="1340" w:type="dxa"/>
          </w:tcPr>
          <w:p w:rsidR="00A82DA8" w:rsidRPr="00AF6222" w:rsidRDefault="00A82DA8"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A82DA8" w:rsidRPr="00AF6222" w:rsidRDefault="00A82DA8"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A82DA8" w:rsidRPr="00AF6222" w:rsidRDefault="00A82DA8"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A82DA8" w:rsidRPr="00AF6222" w:rsidRDefault="00A82DA8"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A82DA8" w:rsidRPr="00AF6222" w:rsidRDefault="00A82DA8"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A82DA8" w:rsidRPr="00C842CF" w:rsidRDefault="00A82DA8"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A82DA8" w:rsidRPr="00A82DA8" w:rsidRDefault="00A82DA8"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 xml:space="preserve">Halaman </w:t>
      </w:r>
      <w:r w:rsidR="0003276F">
        <w:rPr>
          <w:rFonts w:ascii="Times New Roman" w:hAnsi="Times New Roman" w:cs="Times New Roman"/>
          <w:sz w:val="24"/>
          <w:szCs w:val="24"/>
        </w:rPr>
        <w:t xml:space="preserve">Informasi </w:t>
      </w:r>
      <w:r w:rsidRPr="00A91745">
        <w:rPr>
          <w:rFonts w:ascii="Times New Roman" w:hAnsi="Times New Roman" w:cs="Times New Roman"/>
          <w:sz w:val="24"/>
          <w:szCs w:val="24"/>
        </w:rPr>
        <w:t>Lowongan Pekerjaan</w:t>
      </w:r>
    </w:p>
    <w:p w:rsidR="0003276F" w:rsidRDefault="0003276F"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03276F" w:rsidRDefault="0003276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03276F" w:rsidRPr="00C842CF" w:rsidRDefault="0003276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Informasi Lowongan Pekerjaan</w:t>
      </w:r>
      <w:r w:rsidRPr="00C842CF">
        <w:rPr>
          <w:rFonts w:ascii="Times New Roman" w:hAnsi="Times New Roman" w:cs="Times New Roman"/>
          <w:b/>
          <w:sz w:val="24"/>
          <w:szCs w:val="24"/>
        </w:rPr>
        <w:t>)</w:t>
      </w:r>
    </w:p>
    <w:p w:rsidR="0003276F" w:rsidRDefault="0003276F" w:rsidP="00AF6278">
      <w:pPr>
        <w:pStyle w:val="ListParagraph"/>
        <w:spacing w:line="360" w:lineRule="auto"/>
        <w:ind w:left="426" w:hanging="426"/>
        <w:rPr>
          <w:rFonts w:ascii="Times New Roman" w:hAnsi="Times New Roman" w:cs="Times New Roman"/>
          <w:sz w:val="24"/>
          <w:szCs w:val="24"/>
        </w:rPr>
      </w:pPr>
    </w:p>
    <w:p w:rsidR="0003276F" w:rsidRDefault="0003276F"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03276F" w:rsidRDefault="0003276F"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03276F"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7</w:t>
      </w:r>
      <w:r w:rsidR="0003276F" w:rsidRPr="00C842CF">
        <w:rPr>
          <w:rFonts w:ascii="Times New Roman" w:hAnsi="Times New Roman" w:cs="Times New Roman"/>
          <w:sz w:val="24"/>
          <w:szCs w:val="24"/>
        </w:rPr>
        <w:t xml:space="preserve">. Pengujian Kompatibilitas Halaman </w:t>
      </w:r>
      <w:r w:rsidR="0003276F">
        <w:rPr>
          <w:rFonts w:ascii="Times New Roman" w:hAnsi="Times New Roman" w:cs="Times New Roman"/>
          <w:sz w:val="24"/>
          <w:szCs w:val="24"/>
        </w:rPr>
        <w:t xml:space="preserve">Informasi </w:t>
      </w:r>
      <w:r w:rsidR="00C26344">
        <w:rPr>
          <w:rFonts w:ascii="Times New Roman" w:hAnsi="Times New Roman" w:cs="Times New Roman"/>
          <w:sz w:val="24"/>
          <w:szCs w:val="24"/>
        </w:rPr>
        <w:t>Lowongan Pekerjaan</w:t>
      </w:r>
    </w:p>
    <w:tbl>
      <w:tblPr>
        <w:tblStyle w:val="TableGrid"/>
        <w:tblW w:w="0" w:type="auto"/>
        <w:tblInd w:w="284" w:type="dxa"/>
        <w:tblLook w:val="04A0" w:firstRow="1" w:lastRow="0" w:firstColumn="1" w:lastColumn="0" w:noHBand="0" w:noVBand="1"/>
      </w:tblPr>
      <w:tblGrid>
        <w:gridCol w:w="3822"/>
        <w:gridCol w:w="3822"/>
      </w:tblGrid>
      <w:tr w:rsidR="0003276F" w:rsidTr="00EB2B43">
        <w:tc>
          <w:tcPr>
            <w:tcW w:w="3822" w:type="dxa"/>
            <w:vAlign w:val="center"/>
          </w:tcPr>
          <w:p w:rsidR="0003276F" w:rsidRDefault="0003276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03276F" w:rsidRDefault="0003276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03276F" w:rsidTr="00EB2B43">
        <w:tc>
          <w:tcPr>
            <w:tcW w:w="3822" w:type="dxa"/>
            <w:vAlign w:val="center"/>
          </w:tcPr>
          <w:p w:rsidR="0003276F" w:rsidRDefault="0003276F"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Informasi </w:t>
            </w:r>
            <w:r w:rsidR="00C26344">
              <w:rPr>
                <w:rFonts w:ascii="Times New Roman" w:hAnsi="Times New Roman" w:cs="Times New Roman"/>
                <w:sz w:val="24"/>
                <w:szCs w:val="24"/>
              </w:rPr>
              <w:t>Lowongan Pekerjaan</w:t>
            </w:r>
          </w:p>
        </w:tc>
        <w:tc>
          <w:tcPr>
            <w:tcW w:w="3822" w:type="dxa"/>
            <w:vAlign w:val="center"/>
          </w:tcPr>
          <w:p w:rsidR="0003276F" w:rsidRDefault="0003276F" w:rsidP="00AF6278">
            <w:pPr>
              <w:pStyle w:val="ListParagraph"/>
              <w:spacing w:line="360" w:lineRule="auto"/>
              <w:ind w:left="0"/>
              <w:rPr>
                <w:rFonts w:ascii="Times New Roman" w:hAnsi="Times New Roman" w:cs="Times New Roman"/>
                <w:sz w:val="24"/>
                <w:szCs w:val="24"/>
              </w:rPr>
            </w:pPr>
          </w:p>
        </w:tc>
      </w:tr>
      <w:tr w:rsidR="0003276F" w:rsidTr="00EB2B43">
        <w:tc>
          <w:tcPr>
            <w:tcW w:w="7644" w:type="dxa"/>
            <w:gridSpan w:val="2"/>
            <w:vAlign w:val="center"/>
          </w:tcPr>
          <w:p w:rsidR="0003276F" w:rsidRDefault="0003276F"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Informasi </w:t>
            </w:r>
            <w:r w:rsidR="00C26344">
              <w:rPr>
                <w:rFonts w:ascii="Times New Roman" w:hAnsi="Times New Roman" w:cs="Times New Roman"/>
                <w:sz w:val="24"/>
                <w:szCs w:val="24"/>
              </w:rPr>
              <w:t xml:space="preserve">Lowongan Pekerjaan </w:t>
            </w:r>
            <w:r w:rsidRPr="00AF6222">
              <w:rPr>
                <w:rFonts w:ascii="Times New Roman" w:hAnsi="Times New Roman" w:cs="Times New Roman"/>
                <w:sz w:val="24"/>
                <w:szCs w:val="24"/>
              </w:rPr>
              <w:t>pada Website sesuai dengan desain yang direncanakan.</w:t>
            </w:r>
          </w:p>
        </w:tc>
      </w:tr>
    </w:tbl>
    <w:p w:rsidR="0003276F" w:rsidRDefault="0003276F" w:rsidP="00AF6278">
      <w:pPr>
        <w:pStyle w:val="ListParagraph"/>
        <w:spacing w:line="360" w:lineRule="auto"/>
        <w:ind w:left="284"/>
        <w:rPr>
          <w:rFonts w:ascii="Times New Roman" w:hAnsi="Times New Roman" w:cs="Times New Roman"/>
          <w:sz w:val="24"/>
          <w:szCs w:val="24"/>
        </w:rPr>
      </w:pPr>
    </w:p>
    <w:p w:rsidR="0003276F"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8</w:t>
      </w:r>
      <w:r w:rsidR="0003276F">
        <w:rPr>
          <w:rFonts w:ascii="Times New Roman" w:hAnsi="Times New Roman" w:cs="Times New Roman"/>
          <w:sz w:val="24"/>
          <w:szCs w:val="24"/>
        </w:rPr>
        <w:t>.</w:t>
      </w:r>
      <w:r w:rsidR="0003276F"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3276F" w:rsidTr="00EB2B43">
        <w:tc>
          <w:tcPr>
            <w:tcW w:w="1340" w:type="dxa"/>
            <w:vAlign w:val="center"/>
          </w:tcPr>
          <w:p w:rsidR="0003276F" w:rsidRPr="00C842CF" w:rsidRDefault="0003276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03276F" w:rsidRPr="00C842CF" w:rsidRDefault="0003276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03276F" w:rsidRPr="00C842CF" w:rsidRDefault="0003276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03276F" w:rsidRPr="00C842CF" w:rsidRDefault="0003276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03276F" w:rsidRPr="00C842CF" w:rsidRDefault="0003276F"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3276F" w:rsidTr="00EB2B43">
        <w:tc>
          <w:tcPr>
            <w:tcW w:w="1340" w:type="dxa"/>
          </w:tcPr>
          <w:p w:rsidR="0003276F" w:rsidRPr="00AF6222" w:rsidRDefault="0003276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03276F" w:rsidRPr="00AF6222" w:rsidRDefault="0003276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03276F" w:rsidRPr="00AF6222" w:rsidRDefault="0003276F"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03276F" w:rsidRPr="00AF6222" w:rsidRDefault="0003276F"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03276F" w:rsidRPr="00AF6222" w:rsidRDefault="0003276F"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3276F" w:rsidRPr="00C842CF" w:rsidRDefault="0003276F"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03276F" w:rsidRPr="00A91745" w:rsidRDefault="0003276F" w:rsidP="00AF6278">
      <w:pPr>
        <w:pStyle w:val="ListParagraph"/>
        <w:spacing w:line="360" w:lineRule="auto"/>
        <w:ind w:left="426"/>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26344" w:rsidRPr="00C842CF"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Tambah Lowongan Pekerjaan</w:t>
      </w:r>
      <w:r w:rsidRPr="00C842CF">
        <w:rPr>
          <w:rFonts w:ascii="Times New Roman" w:hAnsi="Times New Roman" w:cs="Times New Roman"/>
          <w:b/>
          <w:sz w:val="24"/>
          <w:szCs w:val="24"/>
        </w:rPr>
        <w:t>)</w:t>
      </w:r>
    </w:p>
    <w:p w:rsidR="00C26344" w:rsidRDefault="00C26344" w:rsidP="00AF6278">
      <w:pPr>
        <w:pStyle w:val="ListParagraph"/>
        <w:spacing w:line="360" w:lineRule="auto"/>
        <w:ind w:left="426" w:hanging="426"/>
        <w:rPr>
          <w:rFonts w:ascii="Times New Roman" w:hAnsi="Times New Roman" w:cs="Times New Roman"/>
          <w:sz w:val="24"/>
          <w:szCs w:val="24"/>
        </w:rPr>
      </w:pP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9</w:t>
      </w:r>
      <w:r w:rsidR="00C26344" w:rsidRPr="00C842CF">
        <w:rPr>
          <w:rFonts w:ascii="Times New Roman" w:hAnsi="Times New Roman" w:cs="Times New Roman"/>
          <w:sz w:val="24"/>
          <w:szCs w:val="24"/>
        </w:rPr>
        <w:t xml:space="preserve">. Pengujian Kompatibilitas Halaman </w:t>
      </w:r>
      <w:r w:rsidR="00C26344">
        <w:rPr>
          <w:rFonts w:ascii="Times New Roman" w:hAnsi="Times New Roman" w:cs="Times New Roman"/>
          <w:sz w:val="24"/>
          <w:szCs w:val="24"/>
        </w:rPr>
        <w:t>Tambah Lowongan Pekerjaan</w:t>
      </w:r>
    </w:p>
    <w:tbl>
      <w:tblPr>
        <w:tblStyle w:val="TableGrid"/>
        <w:tblW w:w="0" w:type="auto"/>
        <w:tblInd w:w="284" w:type="dxa"/>
        <w:tblLook w:val="04A0" w:firstRow="1" w:lastRow="0" w:firstColumn="1" w:lastColumn="0" w:noHBand="0" w:noVBand="1"/>
      </w:tblPr>
      <w:tblGrid>
        <w:gridCol w:w="3822"/>
        <w:gridCol w:w="3822"/>
      </w:tblGrid>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Tambah Lowongan Pekerjaan</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p>
        </w:tc>
      </w:tr>
      <w:tr w:rsidR="00C26344" w:rsidTr="00EB2B43">
        <w:tc>
          <w:tcPr>
            <w:tcW w:w="7644" w:type="dxa"/>
            <w:gridSpan w:val="2"/>
            <w:vAlign w:val="center"/>
          </w:tcPr>
          <w:p w:rsidR="00C26344" w:rsidRDefault="00C2634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Tambah Lowongan Pekerjaan </w:t>
            </w:r>
            <w:r w:rsidRPr="00AF6222">
              <w:rPr>
                <w:rFonts w:ascii="Times New Roman" w:hAnsi="Times New Roman" w:cs="Times New Roman"/>
                <w:sz w:val="24"/>
                <w:szCs w:val="24"/>
              </w:rPr>
              <w:t>pada Website sesuai dengan desain yang direncanakan.</w:t>
            </w:r>
          </w:p>
        </w:tc>
      </w:tr>
    </w:tbl>
    <w:p w:rsidR="00C26344" w:rsidRDefault="00C26344" w:rsidP="00AF6278">
      <w:pPr>
        <w:pStyle w:val="ListParagraph"/>
        <w:spacing w:line="360" w:lineRule="auto"/>
        <w:ind w:left="284"/>
        <w:rPr>
          <w:rFonts w:ascii="Times New Roman" w:hAnsi="Times New Roman" w:cs="Times New Roman"/>
          <w:sz w:val="24"/>
          <w:szCs w:val="24"/>
        </w:rPr>
      </w:pP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0</w:t>
      </w:r>
      <w:r w:rsidR="00C26344">
        <w:rPr>
          <w:rFonts w:ascii="Times New Roman" w:hAnsi="Times New Roman" w:cs="Times New Roman"/>
          <w:sz w:val="24"/>
          <w:szCs w:val="24"/>
        </w:rPr>
        <w:t>.</w:t>
      </w:r>
      <w:r w:rsidR="00C2634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26344" w:rsidTr="00EB2B43">
        <w:tc>
          <w:tcPr>
            <w:tcW w:w="134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26344" w:rsidTr="00EB2B43">
        <w:tc>
          <w:tcPr>
            <w:tcW w:w="1340"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26344" w:rsidRPr="00AF6222" w:rsidRDefault="00C2634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26344" w:rsidRPr="00C842CF" w:rsidRDefault="00C2634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26344" w:rsidRPr="00C26344" w:rsidRDefault="00C2634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Update Lowongan Pekerjaan</w:t>
      </w: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26344" w:rsidRPr="00C842CF"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Update Lowongan Pekerjaan</w:t>
      </w:r>
      <w:r w:rsidRPr="00C842CF">
        <w:rPr>
          <w:rFonts w:ascii="Times New Roman" w:hAnsi="Times New Roman" w:cs="Times New Roman"/>
          <w:b/>
          <w:sz w:val="24"/>
          <w:szCs w:val="24"/>
        </w:rPr>
        <w:t>)</w:t>
      </w:r>
    </w:p>
    <w:p w:rsidR="00C26344" w:rsidRDefault="00C26344" w:rsidP="00AF6278">
      <w:pPr>
        <w:pStyle w:val="ListParagraph"/>
        <w:spacing w:line="360" w:lineRule="auto"/>
        <w:ind w:left="426" w:hanging="426"/>
        <w:rPr>
          <w:rFonts w:ascii="Times New Roman" w:hAnsi="Times New Roman" w:cs="Times New Roman"/>
          <w:sz w:val="24"/>
          <w:szCs w:val="24"/>
        </w:rPr>
      </w:pP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Pengujian</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1</w:t>
      </w:r>
      <w:r w:rsidR="00C26344" w:rsidRPr="00C842CF">
        <w:rPr>
          <w:rFonts w:ascii="Times New Roman" w:hAnsi="Times New Roman" w:cs="Times New Roman"/>
          <w:sz w:val="24"/>
          <w:szCs w:val="24"/>
        </w:rPr>
        <w:t xml:space="preserve">. Pengujian Kompatibilitas Halaman </w:t>
      </w:r>
      <w:r w:rsidR="00C26344">
        <w:rPr>
          <w:rFonts w:ascii="Times New Roman" w:hAnsi="Times New Roman" w:cs="Times New Roman"/>
          <w:sz w:val="24"/>
          <w:szCs w:val="24"/>
        </w:rPr>
        <w:t>Update Lowongan Pekerjaan</w:t>
      </w:r>
    </w:p>
    <w:tbl>
      <w:tblPr>
        <w:tblStyle w:val="TableGrid"/>
        <w:tblW w:w="0" w:type="auto"/>
        <w:tblInd w:w="284" w:type="dxa"/>
        <w:tblLook w:val="04A0" w:firstRow="1" w:lastRow="0" w:firstColumn="1" w:lastColumn="0" w:noHBand="0" w:noVBand="1"/>
      </w:tblPr>
      <w:tblGrid>
        <w:gridCol w:w="3822"/>
        <w:gridCol w:w="3822"/>
      </w:tblGrid>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Lowongan Pekerjaan</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p>
        </w:tc>
      </w:tr>
      <w:tr w:rsidR="00C26344" w:rsidTr="00EB2B43">
        <w:tc>
          <w:tcPr>
            <w:tcW w:w="7644" w:type="dxa"/>
            <w:gridSpan w:val="2"/>
            <w:vAlign w:val="center"/>
          </w:tcPr>
          <w:p w:rsidR="00C26344" w:rsidRDefault="00C2634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Lowongan Pekerjaan </w:t>
            </w:r>
            <w:r w:rsidRPr="00AF6222">
              <w:rPr>
                <w:rFonts w:ascii="Times New Roman" w:hAnsi="Times New Roman" w:cs="Times New Roman"/>
                <w:sz w:val="24"/>
                <w:szCs w:val="24"/>
              </w:rPr>
              <w:t>pada Website sesuai dengan desain yang direncanakan.</w:t>
            </w:r>
          </w:p>
        </w:tc>
      </w:tr>
    </w:tbl>
    <w:p w:rsidR="00C26344" w:rsidRDefault="00C26344" w:rsidP="00AF6278">
      <w:pPr>
        <w:pStyle w:val="ListParagraph"/>
        <w:spacing w:line="360" w:lineRule="auto"/>
        <w:ind w:left="284"/>
        <w:rPr>
          <w:rFonts w:ascii="Times New Roman" w:hAnsi="Times New Roman" w:cs="Times New Roman"/>
          <w:sz w:val="24"/>
          <w:szCs w:val="24"/>
        </w:rPr>
      </w:pP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w:t>
      </w:r>
      <w:r w:rsidR="00C26344">
        <w:rPr>
          <w:rFonts w:ascii="Times New Roman" w:hAnsi="Times New Roman" w:cs="Times New Roman"/>
          <w:sz w:val="24"/>
          <w:szCs w:val="24"/>
        </w:rPr>
        <w:t>4</w:t>
      </w:r>
      <w:r>
        <w:rPr>
          <w:rFonts w:ascii="Times New Roman" w:hAnsi="Times New Roman" w:cs="Times New Roman"/>
          <w:sz w:val="24"/>
          <w:szCs w:val="24"/>
        </w:rPr>
        <w:t>2</w:t>
      </w:r>
      <w:r w:rsidR="00C26344">
        <w:rPr>
          <w:rFonts w:ascii="Times New Roman" w:hAnsi="Times New Roman" w:cs="Times New Roman"/>
          <w:sz w:val="24"/>
          <w:szCs w:val="24"/>
        </w:rPr>
        <w:t>.</w:t>
      </w:r>
      <w:r w:rsidR="00C2634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26344" w:rsidTr="00EB2B43">
        <w:tc>
          <w:tcPr>
            <w:tcW w:w="134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26344" w:rsidTr="00EB2B43">
        <w:tc>
          <w:tcPr>
            <w:tcW w:w="1340"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26344" w:rsidRPr="00AF6222" w:rsidRDefault="00C2634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26344" w:rsidRPr="00C842CF" w:rsidRDefault="00C2634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26344" w:rsidRPr="00C26344" w:rsidRDefault="00C26344" w:rsidP="00AF6278">
      <w:pPr>
        <w:spacing w:line="360" w:lineRule="auto"/>
        <w:rPr>
          <w:rFonts w:ascii="Times New Roman" w:hAnsi="Times New Roman" w:cs="Times New Roman"/>
          <w:sz w:val="24"/>
          <w:szCs w:val="24"/>
        </w:rPr>
      </w:pPr>
    </w:p>
    <w:p w:rsidR="00A91745"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26344" w:rsidRPr="00C842CF"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Detail Lowongan Pekerjaan</w:t>
      </w:r>
      <w:r w:rsidRPr="00C842CF">
        <w:rPr>
          <w:rFonts w:ascii="Times New Roman" w:hAnsi="Times New Roman" w:cs="Times New Roman"/>
          <w:b/>
          <w:sz w:val="24"/>
          <w:szCs w:val="24"/>
        </w:rPr>
        <w:t>)</w:t>
      </w:r>
    </w:p>
    <w:p w:rsidR="00C26344" w:rsidRDefault="00C26344" w:rsidP="00AF6278">
      <w:pPr>
        <w:pStyle w:val="ListParagraph"/>
        <w:spacing w:line="360" w:lineRule="auto"/>
        <w:ind w:left="426" w:hanging="426"/>
        <w:rPr>
          <w:rFonts w:ascii="Times New Roman" w:hAnsi="Times New Roman" w:cs="Times New Roman"/>
          <w:sz w:val="24"/>
          <w:szCs w:val="24"/>
        </w:rPr>
      </w:pPr>
    </w:p>
    <w:p w:rsidR="00C26344" w:rsidRDefault="00C26344"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26344" w:rsidRDefault="00C26344"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C26344">
        <w:rPr>
          <w:rFonts w:ascii="Times New Roman" w:hAnsi="Times New Roman" w:cs="Times New Roman"/>
          <w:sz w:val="24"/>
          <w:szCs w:val="24"/>
        </w:rPr>
        <w:t>3</w:t>
      </w:r>
      <w:r w:rsidR="00C26344" w:rsidRPr="00C842CF">
        <w:rPr>
          <w:rFonts w:ascii="Times New Roman" w:hAnsi="Times New Roman" w:cs="Times New Roman"/>
          <w:sz w:val="24"/>
          <w:szCs w:val="24"/>
        </w:rPr>
        <w:t xml:space="preserve">. Pengujian Kompatibilitas Halaman </w:t>
      </w:r>
      <w:r w:rsidR="00C26344">
        <w:rPr>
          <w:rFonts w:ascii="Times New Roman" w:hAnsi="Times New Roman" w:cs="Times New Roman"/>
          <w:sz w:val="24"/>
          <w:szCs w:val="24"/>
        </w:rPr>
        <w:t>Detail Lowongan Pekerjaan</w:t>
      </w:r>
    </w:p>
    <w:tbl>
      <w:tblPr>
        <w:tblStyle w:val="TableGrid"/>
        <w:tblW w:w="0" w:type="auto"/>
        <w:tblInd w:w="284" w:type="dxa"/>
        <w:tblLook w:val="04A0" w:firstRow="1" w:lastRow="0" w:firstColumn="1" w:lastColumn="0" w:noHBand="0" w:noVBand="1"/>
      </w:tblPr>
      <w:tblGrid>
        <w:gridCol w:w="3822"/>
        <w:gridCol w:w="3822"/>
      </w:tblGrid>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26344" w:rsidTr="00EB2B43">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Lowongan Pekerjaan</w:t>
            </w:r>
          </w:p>
        </w:tc>
        <w:tc>
          <w:tcPr>
            <w:tcW w:w="3822" w:type="dxa"/>
            <w:vAlign w:val="center"/>
          </w:tcPr>
          <w:p w:rsidR="00C26344" w:rsidRDefault="00C26344" w:rsidP="00AF6278">
            <w:pPr>
              <w:pStyle w:val="ListParagraph"/>
              <w:spacing w:line="360" w:lineRule="auto"/>
              <w:ind w:left="0"/>
              <w:rPr>
                <w:rFonts w:ascii="Times New Roman" w:hAnsi="Times New Roman" w:cs="Times New Roman"/>
                <w:sz w:val="24"/>
                <w:szCs w:val="24"/>
              </w:rPr>
            </w:pPr>
          </w:p>
        </w:tc>
      </w:tr>
      <w:tr w:rsidR="00C26344" w:rsidTr="00EB2B43">
        <w:tc>
          <w:tcPr>
            <w:tcW w:w="7644" w:type="dxa"/>
            <w:gridSpan w:val="2"/>
            <w:vAlign w:val="center"/>
          </w:tcPr>
          <w:p w:rsidR="00C26344" w:rsidRDefault="00C26344"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w:t>
            </w:r>
            <w:r w:rsidR="009931C1">
              <w:rPr>
                <w:rFonts w:ascii="Times New Roman" w:hAnsi="Times New Roman" w:cs="Times New Roman"/>
                <w:sz w:val="24"/>
                <w:szCs w:val="24"/>
              </w:rPr>
              <w:t xml:space="preserve">Detail </w:t>
            </w:r>
            <w:r>
              <w:rPr>
                <w:rFonts w:ascii="Times New Roman" w:hAnsi="Times New Roman" w:cs="Times New Roman"/>
                <w:sz w:val="24"/>
                <w:szCs w:val="24"/>
              </w:rPr>
              <w:t xml:space="preserve">Lowongan Pekerjaan </w:t>
            </w:r>
            <w:r w:rsidRPr="00AF6222">
              <w:rPr>
                <w:rFonts w:ascii="Times New Roman" w:hAnsi="Times New Roman" w:cs="Times New Roman"/>
                <w:sz w:val="24"/>
                <w:szCs w:val="24"/>
              </w:rPr>
              <w:t>pada Website sesuai dengan desain yang direncanakan.</w:t>
            </w:r>
          </w:p>
        </w:tc>
      </w:tr>
    </w:tbl>
    <w:p w:rsidR="00C26344" w:rsidRDefault="00C26344" w:rsidP="00AF6278">
      <w:pPr>
        <w:pStyle w:val="ListParagraph"/>
        <w:spacing w:line="360" w:lineRule="auto"/>
        <w:ind w:left="284"/>
        <w:rPr>
          <w:rFonts w:ascii="Times New Roman" w:hAnsi="Times New Roman" w:cs="Times New Roman"/>
          <w:sz w:val="24"/>
          <w:szCs w:val="24"/>
        </w:rPr>
      </w:pPr>
    </w:p>
    <w:p w:rsidR="00C26344"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C26344">
        <w:rPr>
          <w:rFonts w:ascii="Times New Roman" w:hAnsi="Times New Roman" w:cs="Times New Roman"/>
          <w:sz w:val="24"/>
          <w:szCs w:val="24"/>
        </w:rPr>
        <w:t>4.</w:t>
      </w:r>
      <w:r w:rsidR="00C26344"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26344" w:rsidTr="00EB2B43">
        <w:tc>
          <w:tcPr>
            <w:tcW w:w="134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26344" w:rsidRPr="00C842CF" w:rsidRDefault="00C26344"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26344" w:rsidTr="00EB2B43">
        <w:tc>
          <w:tcPr>
            <w:tcW w:w="1340"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C26344" w:rsidRPr="00AF6222" w:rsidRDefault="00C26344"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C26344" w:rsidRPr="00AF6222" w:rsidRDefault="00C26344"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C26344" w:rsidRPr="00AF6222" w:rsidRDefault="00C26344"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26344" w:rsidRPr="00C842CF" w:rsidRDefault="00C26344"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C26344" w:rsidRPr="00C26344" w:rsidRDefault="00C26344" w:rsidP="00AF6278">
      <w:pPr>
        <w:spacing w:line="360" w:lineRule="auto"/>
        <w:rPr>
          <w:rFonts w:ascii="Times New Roman" w:hAnsi="Times New Roman" w:cs="Times New Roman"/>
          <w:sz w:val="24"/>
          <w:szCs w:val="24"/>
        </w:rPr>
      </w:pPr>
    </w:p>
    <w:p w:rsidR="009931C1" w:rsidRDefault="00A91745" w:rsidP="00AF6278">
      <w:pPr>
        <w:pStyle w:val="ListParagraph"/>
        <w:numPr>
          <w:ilvl w:val="0"/>
          <w:numId w:val="40"/>
        </w:numPr>
        <w:spacing w:line="360" w:lineRule="auto"/>
        <w:ind w:left="426" w:hanging="426"/>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9931C1" w:rsidRDefault="009931C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9931C1" w:rsidRDefault="009931C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9931C1" w:rsidRPr="00C842CF" w:rsidRDefault="009931C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Halaman </w:t>
      </w:r>
      <w:r>
        <w:rPr>
          <w:rFonts w:ascii="Times New Roman" w:hAnsi="Times New Roman" w:cs="Times New Roman"/>
          <w:b/>
          <w:sz w:val="24"/>
          <w:szCs w:val="24"/>
        </w:rPr>
        <w:t>Pengaturan Akun</w:t>
      </w:r>
      <w:r w:rsidRPr="00C842CF">
        <w:rPr>
          <w:rFonts w:ascii="Times New Roman" w:hAnsi="Times New Roman" w:cs="Times New Roman"/>
          <w:b/>
          <w:sz w:val="24"/>
          <w:szCs w:val="24"/>
        </w:rPr>
        <w:t>)</w:t>
      </w:r>
    </w:p>
    <w:p w:rsidR="009931C1" w:rsidRDefault="009931C1" w:rsidP="00AF6278">
      <w:pPr>
        <w:pStyle w:val="ListParagraph"/>
        <w:spacing w:line="360" w:lineRule="auto"/>
        <w:ind w:left="426" w:hanging="426"/>
        <w:rPr>
          <w:rFonts w:ascii="Times New Roman" w:hAnsi="Times New Roman" w:cs="Times New Roman"/>
          <w:sz w:val="24"/>
          <w:szCs w:val="24"/>
        </w:rPr>
      </w:pPr>
    </w:p>
    <w:p w:rsidR="009931C1" w:rsidRDefault="009931C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9931C1" w:rsidRDefault="009931C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9931C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5</w:t>
      </w:r>
      <w:r w:rsidR="009931C1" w:rsidRPr="00C842CF">
        <w:rPr>
          <w:rFonts w:ascii="Times New Roman" w:hAnsi="Times New Roman" w:cs="Times New Roman"/>
          <w:sz w:val="24"/>
          <w:szCs w:val="24"/>
        </w:rPr>
        <w:t xml:space="preserve">. Pengujian Kompatibilitas Halaman </w:t>
      </w:r>
      <w:r w:rsidR="009931C1">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3822"/>
        <w:gridCol w:w="3822"/>
      </w:tblGrid>
      <w:tr w:rsidR="009931C1" w:rsidTr="00EB2B43">
        <w:tc>
          <w:tcPr>
            <w:tcW w:w="3822" w:type="dxa"/>
            <w:vAlign w:val="center"/>
          </w:tcPr>
          <w:p w:rsidR="009931C1" w:rsidRDefault="009931C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3822" w:type="dxa"/>
            <w:vAlign w:val="center"/>
          </w:tcPr>
          <w:p w:rsidR="009931C1" w:rsidRDefault="009931C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9931C1" w:rsidTr="00EB2B43">
        <w:tc>
          <w:tcPr>
            <w:tcW w:w="3822" w:type="dxa"/>
            <w:vAlign w:val="center"/>
          </w:tcPr>
          <w:p w:rsidR="009931C1" w:rsidRDefault="009931C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Pengaturan Akun</w:t>
            </w:r>
          </w:p>
        </w:tc>
        <w:tc>
          <w:tcPr>
            <w:tcW w:w="3822" w:type="dxa"/>
            <w:vAlign w:val="center"/>
          </w:tcPr>
          <w:p w:rsidR="009931C1" w:rsidRDefault="009931C1" w:rsidP="00AF6278">
            <w:pPr>
              <w:pStyle w:val="ListParagraph"/>
              <w:spacing w:line="360" w:lineRule="auto"/>
              <w:ind w:left="0"/>
              <w:rPr>
                <w:rFonts w:ascii="Times New Roman" w:hAnsi="Times New Roman" w:cs="Times New Roman"/>
                <w:sz w:val="24"/>
                <w:szCs w:val="24"/>
              </w:rPr>
            </w:pPr>
          </w:p>
        </w:tc>
      </w:tr>
      <w:tr w:rsidR="009931C1" w:rsidTr="00EB2B43">
        <w:tc>
          <w:tcPr>
            <w:tcW w:w="7644" w:type="dxa"/>
            <w:gridSpan w:val="2"/>
            <w:vAlign w:val="center"/>
          </w:tcPr>
          <w:p w:rsidR="009931C1" w:rsidRDefault="009931C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Pengaturan Akun </w:t>
            </w:r>
            <w:r w:rsidRPr="00AF6222">
              <w:rPr>
                <w:rFonts w:ascii="Times New Roman" w:hAnsi="Times New Roman" w:cs="Times New Roman"/>
                <w:sz w:val="24"/>
                <w:szCs w:val="24"/>
              </w:rPr>
              <w:t>pada Website sesuai dengan desain yang direncanakan.</w:t>
            </w:r>
          </w:p>
        </w:tc>
      </w:tr>
    </w:tbl>
    <w:p w:rsidR="009931C1" w:rsidRDefault="009931C1" w:rsidP="00AF6278">
      <w:pPr>
        <w:pStyle w:val="ListParagraph"/>
        <w:spacing w:line="360" w:lineRule="auto"/>
        <w:ind w:left="284"/>
        <w:rPr>
          <w:rFonts w:ascii="Times New Roman" w:hAnsi="Times New Roman" w:cs="Times New Roman"/>
          <w:sz w:val="24"/>
          <w:szCs w:val="24"/>
        </w:rPr>
      </w:pPr>
    </w:p>
    <w:p w:rsidR="009931C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w:t>
      </w:r>
      <w:r w:rsidR="009931C1">
        <w:rPr>
          <w:rFonts w:ascii="Times New Roman" w:hAnsi="Times New Roman" w:cs="Times New Roman"/>
          <w:sz w:val="24"/>
          <w:szCs w:val="24"/>
        </w:rPr>
        <w:t>4</w:t>
      </w:r>
      <w:r>
        <w:rPr>
          <w:rFonts w:ascii="Times New Roman" w:hAnsi="Times New Roman" w:cs="Times New Roman"/>
          <w:sz w:val="24"/>
          <w:szCs w:val="24"/>
        </w:rPr>
        <w:t>6</w:t>
      </w:r>
      <w:r w:rsidR="009931C1">
        <w:rPr>
          <w:rFonts w:ascii="Times New Roman" w:hAnsi="Times New Roman" w:cs="Times New Roman"/>
          <w:sz w:val="24"/>
          <w:szCs w:val="24"/>
        </w:rPr>
        <w:t>.</w:t>
      </w:r>
      <w:r w:rsidR="009931C1" w:rsidRPr="00C842CF">
        <w:rPr>
          <w:rFonts w:ascii="Times New Roman" w:hAnsi="Times New Roman" w:cs="Times New Roman"/>
          <w:sz w:val="24"/>
          <w:szCs w:val="24"/>
        </w:rPr>
        <w:t xml:space="preserve"> Pengujian Fungsionalitas Halaman Logi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931C1" w:rsidTr="00EB2B43">
        <w:tc>
          <w:tcPr>
            <w:tcW w:w="1340" w:type="dxa"/>
            <w:vAlign w:val="center"/>
          </w:tcPr>
          <w:p w:rsidR="009931C1" w:rsidRPr="00C842CF" w:rsidRDefault="009931C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9931C1" w:rsidRPr="00C842CF" w:rsidRDefault="009931C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9931C1" w:rsidRPr="00C842CF" w:rsidRDefault="009931C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9931C1" w:rsidRPr="00C842CF" w:rsidRDefault="009931C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9931C1" w:rsidRPr="00C842CF" w:rsidRDefault="009931C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9931C1" w:rsidTr="00EB2B43">
        <w:tc>
          <w:tcPr>
            <w:tcW w:w="1340" w:type="dxa"/>
          </w:tcPr>
          <w:p w:rsidR="009931C1" w:rsidRPr="00AF6222" w:rsidRDefault="009931C1"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9931C1" w:rsidRPr="00AF6222" w:rsidRDefault="009931C1"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9931C1" w:rsidRPr="00AF6222" w:rsidRDefault="009931C1" w:rsidP="00AF6278">
            <w:pPr>
              <w:pStyle w:val="ListParagraph"/>
              <w:spacing w:line="360" w:lineRule="auto"/>
              <w:ind w:left="0"/>
              <w:jc w:val="both"/>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9931C1" w:rsidRPr="00AF6222" w:rsidRDefault="009931C1" w:rsidP="00AF6278">
            <w:pPr>
              <w:pStyle w:val="ListParagraph"/>
              <w:spacing w:line="360" w:lineRule="auto"/>
              <w:ind w:left="0"/>
              <w:jc w:val="both"/>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9931C1" w:rsidRPr="00AF6222" w:rsidRDefault="009931C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931C1" w:rsidRPr="00C842CF" w:rsidRDefault="009931C1" w:rsidP="00AF627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 dengan administrator menginputkan username dan password.</w:t>
      </w:r>
    </w:p>
    <w:p w:rsidR="00A91745" w:rsidRPr="009931C1" w:rsidRDefault="00A91745" w:rsidP="00AF6278">
      <w:pPr>
        <w:spacing w:line="360" w:lineRule="auto"/>
        <w:rPr>
          <w:rFonts w:ascii="Times New Roman" w:hAnsi="Times New Roman" w:cs="Times New Roman"/>
          <w:sz w:val="24"/>
          <w:szCs w:val="24"/>
        </w:rPr>
      </w:pPr>
      <w:r w:rsidRPr="009931C1">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Login</w:t>
      </w:r>
      <w:r w:rsidR="00E859A7">
        <w:rPr>
          <w:rFonts w:ascii="Times New Roman" w:hAnsi="Times New Roman" w:cs="Times New Roman"/>
          <w:sz w:val="24"/>
          <w:szCs w:val="24"/>
        </w:rPr>
        <w:t xml:space="preserve"> Trainers</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Dashboard</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Daftar Pelatihan</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Update Daftar Pelatihan</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Detail Daftar Pelatihan</w:t>
      </w:r>
    </w:p>
    <w:p w:rsidR="003630F5" w:rsidRPr="003630F5" w:rsidRDefault="003630F5" w:rsidP="00AF6278">
      <w:pPr>
        <w:pStyle w:val="ListParagraph"/>
        <w:numPr>
          <w:ilvl w:val="0"/>
          <w:numId w:val="41"/>
        </w:numPr>
        <w:spacing w:line="360" w:lineRule="auto"/>
        <w:ind w:left="426" w:hanging="426"/>
        <w:rPr>
          <w:rFonts w:ascii="Times New Roman" w:hAnsi="Times New Roman" w:cs="Times New Roman"/>
          <w:sz w:val="24"/>
          <w:szCs w:val="24"/>
        </w:rPr>
      </w:pPr>
      <w:r w:rsidRPr="003630F5">
        <w:rPr>
          <w:rFonts w:ascii="Times New Roman" w:hAnsi="Times New Roman" w:cs="Times New Roman"/>
          <w:sz w:val="24"/>
          <w:szCs w:val="24"/>
        </w:rPr>
        <w:t>Halaman Pengaturan Akun</w:t>
      </w:r>
    </w:p>
    <w:p w:rsidR="003630F5" w:rsidRDefault="003630F5" w:rsidP="00AF6278">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Utama</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Logi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Register</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Daftar Pelatih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Detail Pelatih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Form Daftar Pelatih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Pelatihan diikuti</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Detail Pelatihan diikuti</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Form Persyaratan Sertifikasi</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Informasi Lowongan Pekerja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Detail Lowongan Pekerja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Profil Perusahaan</w:t>
      </w:r>
    </w:p>
    <w:p w:rsidR="00E859A7"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Pengaturan Akun</w:t>
      </w:r>
    </w:p>
    <w:p w:rsidR="003630F5" w:rsidRPr="00E859A7" w:rsidRDefault="00E859A7" w:rsidP="00AF6278">
      <w:pPr>
        <w:pStyle w:val="ListParagraph"/>
        <w:numPr>
          <w:ilvl w:val="0"/>
          <w:numId w:val="42"/>
        </w:numPr>
        <w:spacing w:line="360" w:lineRule="auto"/>
        <w:ind w:left="426" w:hanging="426"/>
        <w:rPr>
          <w:rFonts w:ascii="Times New Roman" w:hAnsi="Times New Roman" w:cs="Times New Roman"/>
          <w:sz w:val="24"/>
          <w:szCs w:val="24"/>
        </w:rPr>
      </w:pPr>
      <w:r w:rsidRPr="00E859A7">
        <w:rPr>
          <w:rFonts w:ascii="Times New Roman" w:hAnsi="Times New Roman" w:cs="Times New Roman"/>
          <w:sz w:val="24"/>
          <w:szCs w:val="24"/>
        </w:rPr>
        <w:t>Halaman Edit Akun</w:t>
      </w:r>
    </w:p>
    <w:p w:rsidR="009E65CC" w:rsidRPr="00A91745" w:rsidRDefault="009E65CC"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5 Perencangan Uji Kepuasan Pengguna</w:t>
      </w:r>
    </w:p>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A91745" w:rsidRDefault="00747A63" w:rsidP="00AF6278">
      <w:pPr>
        <w:spacing w:line="360" w:lineRule="auto"/>
        <w:jc w:val="both"/>
        <w:rPr>
          <w:rFonts w:ascii="Times New Roman" w:hAnsi="Times New Roman" w:cs="Times New Roman"/>
          <w:sz w:val="24"/>
          <w:szCs w:val="24"/>
        </w:rPr>
      </w:pPr>
      <w:bookmarkStart w:id="2" w:name="_Toc53355242"/>
      <w:bookmarkStart w:id="3" w:name="_Toc53355555"/>
      <w:bookmarkStart w:id="4" w:name="_Toc53620810"/>
      <w:bookmarkStart w:id="5" w:name="_Toc53761069"/>
      <w:bookmarkStart w:id="6" w:name="_Toc55077000"/>
      <w:bookmarkStart w:id="7" w:name="_Toc82532071"/>
      <w:r w:rsidRPr="00A91745">
        <w:rPr>
          <w:rFonts w:ascii="Times New Roman" w:hAnsi="Times New Roman" w:cs="Times New Roman"/>
          <w:sz w:val="24"/>
          <w:szCs w:val="24"/>
        </w:rPr>
        <w:t>Tabel 3. 51.  Daftar Pertanyaan</w:t>
      </w:r>
      <w:bookmarkEnd w:id="2"/>
      <w:bookmarkEnd w:id="3"/>
      <w:bookmarkEnd w:id="4"/>
      <w:bookmarkEnd w:id="5"/>
      <w:bookmarkEnd w:id="6"/>
      <w:bookmarkEnd w:id="7"/>
    </w:p>
    <w:tbl>
      <w:tblPr>
        <w:tblStyle w:val="TableGrid"/>
        <w:tblW w:w="0" w:type="auto"/>
        <w:tblLook w:val="04A0" w:firstRow="1" w:lastRow="0" w:firstColumn="1" w:lastColumn="0" w:noHBand="0" w:noVBand="1"/>
      </w:tblPr>
      <w:tblGrid>
        <w:gridCol w:w="556"/>
        <w:gridCol w:w="7371"/>
      </w:tblGrid>
      <w:tr w:rsidR="00747A63" w:rsidRPr="00A91745" w:rsidTr="00890BA9">
        <w:tc>
          <w:tcPr>
            <w:tcW w:w="556"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No</w:t>
            </w:r>
          </w:p>
        </w:tc>
        <w:tc>
          <w:tcPr>
            <w:tcW w:w="7371"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riteria Pertanyaan</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1</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2</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fitur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3</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mudahan pengguna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4</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tampilan aplikasi </w:t>
            </w:r>
            <w:r w:rsidRPr="00A91745">
              <w:rPr>
                <w:rStyle w:val="fontstyle01"/>
              </w:rPr>
              <w:t>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pengalaman pengguna aplikasi </w:t>
            </w:r>
            <w:r w:rsidRPr="00A91745">
              <w:rPr>
                <w:rStyle w:val="fontstyle01"/>
              </w:rPr>
              <w:t>Sistem Informasi Penyedia Jasa Pelatihan di PT Surya Safety Nusantara ?</w:t>
            </w:r>
          </w:p>
        </w:tc>
      </w:tr>
    </w:tbl>
    <w:p w:rsidR="00747A63" w:rsidRPr="00A91745" w:rsidRDefault="00747A63" w:rsidP="00AF6278">
      <w:pPr>
        <w:pStyle w:val="Tabel"/>
        <w:jc w:val="both"/>
        <w:rPr>
          <w:rFonts w:cs="Times New Roman"/>
          <w:szCs w:val="24"/>
        </w:rPr>
      </w:pPr>
    </w:p>
    <w:p w:rsidR="00747A63" w:rsidRPr="00A91745" w:rsidRDefault="00747A63" w:rsidP="00AF6278">
      <w:pPr>
        <w:pStyle w:val="Tabel"/>
        <w:jc w:val="both"/>
        <w:rPr>
          <w:rFonts w:cs="Times New Roman"/>
          <w:szCs w:val="24"/>
        </w:rPr>
      </w:pPr>
      <w:bookmarkStart w:id="8" w:name="_Toc53355243"/>
      <w:bookmarkStart w:id="9" w:name="_Toc53355556"/>
      <w:bookmarkStart w:id="10" w:name="_Toc53620811"/>
      <w:bookmarkStart w:id="11" w:name="_Toc53761070"/>
      <w:bookmarkStart w:id="12" w:name="_Toc55077001"/>
      <w:bookmarkStart w:id="13" w:name="_Toc82532072"/>
      <w:r w:rsidRPr="00A91745">
        <w:rPr>
          <w:rFonts w:cs="Times New Roman"/>
          <w:szCs w:val="24"/>
        </w:rPr>
        <w:t>Tabel 3. 52.  Indikator Penilaian</w:t>
      </w:r>
      <w:bookmarkEnd w:id="8"/>
      <w:bookmarkEnd w:id="9"/>
      <w:bookmarkEnd w:id="10"/>
      <w:bookmarkEnd w:id="11"/>
      <w:bookmarkEnd w:id="12"/>
      <w:bookmarkEnd w:id="13"/>
    </w:p>
    <w:tbl>
      <w:tblPr>
        <w:tblStyle w:val="TableGrid"/>
        <w:tblW w:w="7971" w:type="dxa"/>
        <w:tblLook w:val="04A0" w:firstRow="1" w:lastRow="0" w:firstColumn="1" w:lastColumn="0" w:noHBand="0" w:noVBand="1"/>
      </w:tblPr>
      <w:tblGrid>
        <w:gridCol w:w="3964"/>
        <w:gridCol w:w="4007"/>
      </w:tblGrid>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bookmarkStart w:id="14" w:name="_Hlk53466989"/>
            <w:r w:rsidRPr="00A91745">
              <w:rPr>
                <w:rFonts w:ascii="Times New Roman" w:hAnsi="Times New Roman" w:cs="Times New Roman"/>
                <w:sz w:val="24"/>
                <w:szCs w:val="24"/>
              </w:rPr>
              <w:t>Predikat</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Nilai</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Sangat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5</w:t>
            </w:r>
          </w:p>
        </w:tc>
      </w:tr>
      <w:tr w:rsidR="00747A63" w:rsidRPr="00A91745" w:rsidTr="00890BA9">
        <w:trPr>
          <w:trHeight w:val="462"/>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Cukup</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3</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w:t>
            </w:r>
          </w:p>
        </w:tc>
      </w:tr>
      <w:tr w:rsidR="00747A63" w:rsidRPr="00A91745" w:rsidTr="00890BA9">
        <w:trPr>
          <w:trHeight w:val="450"/>
        </w:trPr>
        <w:tc>
          <w:tcPr>
            <w:tcW w:w="3964" w:type="dxa"/>
            <w:vAlign w:val="center"/>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ngat 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1</w:t>
            </w:r>
          </w:p>
        </w:tc>
      </w:tr>
      <w:bookmarkEnd w:id="14"/>
    </w:tbl>
    <w:p w:rsidR="00747A63" w:rsidRPr="00A91745" w:rsidRDefault="00747A63"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747A63" w:rsidRPr="00A91745" w:rsidRDefault="00747A63" w:rsidP="00AF6278">
      <w:pPr>
        <w:pStyle w:val="Tabel"/>
        <w:tabs>
          <w:tab w:val="left" w:pos="4820"/>
        </w:tabs>
        <w:jc w:val="both"/>
        <w:rPr>
          <w:rFonts w:cs="Times New Roman"/>
          <w:szCs w:val="24"/>
        </w:rPr>
      </w:pPr>
      <w:bookmarkStart w:id="15" w:name="_Toc53355244"/>
      <w:bookmarkStart w:id="16" w:name="_Toc53355557"/>
      <w:bookmarkStart w:id="17" w:name="_Toc53620812"/>
      <w:bookmarkStart w:id="18" w:name="_Toc53761071"/>
      <w:bookmarkStart w:id="19" w:name="_Toc55077002"/>
      <w:bookmarkStart w:id="20" w:name="_Toc82532073"/>
      <w:r w:rsidRPr="00A91745">
        <w:rPr>
          <w:rFonts w:cs="Times New Roman"/>
          <w:szCs w:val="24"/>
        </w:rPr>
        <w:lastRenderedPageBreak/>
        <w:t>Tabel 3. 53.  Indikator Kepuasan Pengguna</w:t>
      </w:r>
      <w:bookmarkEnd w:id="15"/>
      <w:bookmarkEnd w:id="16"/>
      <w:bookmarkEnd w:id="17"/>
      <w:bookmarkEnd w:id="18"/>
      <w:bookmarkEnd w:id="19"/>
      <w:bookmarkEnd w:id="20"/>
    </w:p>
    <w:tbl>
      <w:tblPr>
        <w:tblStyle w:val="TableGrid"/>
        <w:tblW w:w="0" w:type="auto"/>
        <w:tblLook w:val="04A0" w:firstRow="1" w:lastRow="0" w:firstColumn="1" w:lastColumn="0" w:noHBand="0" w:noVBand="1"/>
      </w:tblPr>
      <w:tblGrid>
        <w:gridCol w:w="3967"/>
        <w:gridCol w:w="3960"/>
      </w:tblGrid>
      <w:tr w:rsidR="00747A63" w:rsidRPr="00A91745" w:rsidTr="00890BA9">
        <w:trPr>
          <w:trHeight w:val="46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ategori</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Presentasi</w:t>
            </w:r>
          </w:p>
        </w:tc>
      </w:tr>
      <w:tr w:rsidR="00747A63" w:rsidRPr="00A91745" w:rsidTr="00890BA9">
        <w:trPr>
          <w:trHeight w:val="427"/>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81% - 100%</w:t>
            </w:r>
          </w:p>
        </w:tc>
      </w:tr>
      <w:tr w:rsidR="00747A63" w:rsidRPr="00A91745" w:rsidTr="00890BA9">
        <w:trPr>
          <w:trHeight w:val="40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61% - 80%</w:t>
            </w:r>
          </w:p>
        </w:tc>
      </w:tr>
      <w:tr w:rsidR="00747A63" w:rsidRPr="00A91745" w:rsidTr="00890BA9">
        <w:trPr>
          <w:trHeight w:val="42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Cukup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1% - 60%</w:t>
            </w:r>
          </w:p>
        </w:tc>
      </w:tr>
      <w:tr w:rsidR="00747A63" w:rsidRPr="00A91745" w:rsidTr="00890BA9">
        <w:trPr>
          <w:trHeight w:val="40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Tidak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1% - 40%</w:t>
            </w:r>
          </w:p>
        </w:tc>
      </w:tr>
      <w:tr w:rsidR="00747A63" w:rsidRPr="00A91745" w:rsidTr="00890BA9">
        <w:trPr>
          <w:trHeight w:val="42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Tidak Memuaskan</w:t>
            </w:r>
          </w:p>
        </w:tc>
        <w:tc>
          <w:tcPr>
            <w:tcW w:w="3960" w:type="dxa"/>
            <w:vAlign w:val="center"/>
          </w:tcPr>
          <w:p w:rsidR="00747A63" w:rsidRPr="00A91745" w:rsidRDefault="00747A63" w:rsidP="00AF6278">
            <w:pPr>
              <w:pStyle w:val="ListParagraph"/>
              <w:numPr>
                <w:ilvl w:val="0"/>
                <w:numId w:val="34"/>
              </w:num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 20 %</w:t>
            </w:r>
          </w:p>
        </w:tc>
      </w:tr>
    </w:tbl>
    <w:p w:rsidR="00747A63" w:rsidRPr="00A91745" w:rsidRDefault="00BD2741" w:rsidP="00AF6278">
      <w:pPr>
        <w:spacing w:line="360" w:lineRule="auto"/>
        <w:ind w:right="-285"/>
        <w:jc w:val="both"/>
        <w:rPr>
          <w:rFonts w:ascii="Times New Roman" w:hAnsi="Times New Roman" w:cs="Times New Roman"/>
          <w:b/>
          <w:sz w:val="24"/>
          <w:szCs w:val="24"/>
        </w:rPr>
      </w:pPr>
      <w:r w:rsidRPr="00A91745">
        <w:rPr>
          <w:rFonts w:ascii="Times New Roman" w:hAnsi="Times New Roman" w:cs="Times New Roman"/>
          <w:sz w:val="24"/>
          <w:szCs w:val="24"/>
        </w:rPr>
        <w:br/>
      </w:r>
      <w:r w:rsidR="00747A63" w:rsidRPr="00A91745">
        <w:rPr>
          <w:rFonts w:ascii="Times New Roman" w:hAnsi="Times New Roman" w:cs="Times New Roman"/>
          <w:sz w:val="24"/>
          <w:szCs w:val="24"/>
        </w:rPr>
        <w:t>Untuk menghitung tingkat kepuasan pengguna menggunakan rumus sebagai berikut:</w:t>
      </w:r>
    </w:p>
    <w:p w:rsidR="00983FD5"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A91745">
        <w:rPr>
          <w:rFonts w:ascii="Times New Roman" w:eastAsiaTheme="minorEastAsia" w:hAnsi="Times New Roman" w:cs="Times New Roman"/>
          <w:sz w:val="24"/>
          <w:szCs w:val="24"/>
        </w:rPr>
        <w:t xml:space="preserve"> 100%</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996934"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V ANALISIS DAN PEMBAHASAN</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nalisis dan Pembahasan Sistem</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Analisis Aplikasi Andorid Customers</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mbahasan Sistem</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Rekapitulasi Uji Tampilan dan Fungsionalitas Aplikasi Andorid Customers</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V KESIMPUL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PUSTAKA</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 xml:space="preserve">ADDIN Mendeley Bibliography CSL_BIBLIOGRAPHY </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A91745">
        <w:rPr>
          <w:rFonts w:ascii="Times New Roman" w:hAnsi="Times New Roman" w:cs="Times New Roman"/>
          <w:i/>
          <w:iCs/>
          <w:noProof/>
          <w:sz w:val="24"/>
          <w:szCs w:val="24"/>
        </w:rPr>
        <w:t>J I M P - Jurnal Informatika Merdeka Pasuruan</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w:t>
      </w:r>
      <w:r w:rsidRPr="00A91745">
        <w:rPr>
          <w:rFonts w:ascii="Times New Roman" w:hAnsi="Times New Roman" w:cs="Times New Roman"/>
          <w:noProof/>
          <w:sz w:val="24"/>
          <w:szCs w:val="24"/>
        </w:rPr>
        <w:t>(2), 81–110. https://doi.org/10.37438/jimp.v1i2.2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Dan, K., Lpk, P., &amp; Surakarta, J. (2012). Sistem Informasi Akademik Dengan Borland Delphi7 Pada Lembaga. </w:t>
      </w:r>
      <w:r w:rsidRPr="00A91745">
        <w:rPr>
          <w:rFonts w:ascii="Times New Roman" w:hAnsi="Times New Roman" w:cs="Times New Roman"/>
          <w:i/>
          <w:iCs/>
          <w:noProof/>
          <w:sz w:val="24"/>
          <w:szCs w:val="24"/>
        </w:rPr>
        <w:t>Sistem Informasi Akademik</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8</w:t>
      </w:r>
      <w:r w:rsidRPr="00A91745">
        <w:rPr>
          <w:rFonts w:ascii="Times New Roman" w:hAnsi="Times New Roman" w:cs="Times New Roman"/>
          <w:noProof/>
          <w:sz w:val="24"/>
          <w:szCs w:val="24"/>
        </w:rPr>
        <w:t>, 21–28.</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unawan, W. W., Andjarwirawan, J., &amp; Budhi, G. S. (2014). Pembuatan Sistem Informasi Administrasi Untuk Kursus Mobil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dan Mobile. </w:t>
      </w:r>
      <w:r w:rsidRPr="00A91745">
        <w:rPr>
          <w:rFonts w:ascii="Times New Roman" w:hAnsi="Times New Roman" w:cs="Times New Roman"/>
          <w:i/>
          <w:iCs/>
          <w:noProof/>
          <w:sz w:val="24"/>
          <w:szCs w:val="24"/>
        </w:rPr>
        <w:t>Jurnal Infr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1–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Kurniawan, F., Ruliansyah, R., &amp; Kadafi, M. (2019). Sistem Informasi Penyedia Layanan Kursus di Kota Palembang. </w:t>
      </w:r>
      <w:r w:rsidRPr="00A91745">
        <w:rPr>
          <w:rFonts w:ascii="Times New Roman" w:hAnsi="Times New Roman" w:cs="Times New Roman"/>
          <w:i/>
          <w:iCs/>
          <w:noProof/>
          <w:sz w:val="24"/>
          <w:szCs w:val="24"/>
        </w:rPr>
        <w:t>Jusifo</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39–50. https://doi.org/10.19109/jusifo.v5i1.500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A91745">
        <w:rPr>
          <w:rFonts w:ascii="Times New Roman" w:hAnsi="Times New Roman" w:cs="Times New Roman"/>
          <w:i/>
          <w:iCs/>
          <w:noProof/>
          <w:sz w:val="24"/>
          <w:szCs w:val="24"/>
        </w:rPr>
        <w:t>JBASE - Journal of Business and Audit Information System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https://doi.org/10.30813/jbase.v2i2.1726</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ahmudah, R. A., Syafarina, G. A., &amp; Setiadi, B. (n.d.). </w:t>
      </w:r>
      <w:r w:rsidRPr="00A91745">
        <w:rPr>
          <w:rFonts w:ascii="Times New Roman" w:hAnsi="Times New Roman" w:cs="Times New Roman"/>
          <w:i/>
          <w:iCs/>
          <w:noProof/>
          <w:sz w:val="24"/>
          <w:szCs w:val="24"/>
        </w:rPr>
        <w:t xml:space="preserve">“Sistem Pelayanan Dan Jadwal Pelatihan Ketenagakerja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i/>
          <w:iCs/>
          <w:noProof/>
          <w:sz w:val="24"/>
          <w:szCs w:val="24"/>
        </w:rPr>
        <w:t xml:space="preserve"> Pada Dinas Tenaga Kerja Kabupaten Tapi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ulyadi, Hoiriah, Supriadi, D., &amp; Mugiati, R. (2018). Sistem Informasi Pendaftaran Kursus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Yayasan Musik Jakart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3</w:t>
      </w:r>
      <w:r w:rsidRPr="00A91745">
        <w:rPr>
          <w:rFonts w:ascii="Times New Roman" w:hAnsi="Times New Roman" w:cs="Times New Roman"/>
          <w:noProof/>
          <w:sz w:val="24"/>
          <w:szCs w:val="24"/>
        </w:rPr>
        <w:t>(2), 2–3.</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Russell J.T. Dyer. (2008). </w:t>
      </w:r>
      <w:r w:rsidRPr="00A91745">
        <w:rPr>
          <w:rFonts w:ascii="Times New Roman" w:hAnsi="Times New Roman" w:cs="Times New Roman"/>
          <w:i/>
          <w:iCs/>
          <w:noProof/>
          <w:sz w:val="24"/>
          <w:szCs w:val="24"/>
        </w:rPr>
        <w:t>MySQL in a Nutshell</w:t>
      </w:r>
      <w:r w:rsidRPr="00A91745">
        <w:rPr>
          <w:rFonts w:ascii="Times New Roman" w:hAnsi="Times New Roman" w:cs="Times New Roman"/>
          <w:noProof/>
          <w:sz w:val="24"/>
          <w:szCs w:val="24"/>
        </w:rPr>
        <w:t xml:space="preserve"> (Second Esi).</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antana, J., Bahtiar, N., Si, S., Helmie, D., &amp; Wibawa, A. (2012). </w:t>
      </w:r>
      <w:r w:rsidRPr="00A91745">
        <w:rPr>
          <w:rFonts w:ascii="Times New Roman" w:hAnsi="Times New Roman" w:cs="Times New Roman"/>
          <w:i/>
          <w:iCs/>
          <w:noProof/>
          <w:sz w:val="24"/>
          <w:szCs w:val="24"/>
        </w:rPr>
        <w:t xml:space="preserve">Sistem Informasi Akademik Lembaga Kursus Dan Pelatih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noProof/>
          <w:sz w:val="24"/>
          <w:szCs w:val="24"/>
        </w:rPr>
        <w:t>. 8. http://eprints.undip.ac.id/39396/3/Naskah_Publikasi.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impony, B. K., Anggara, A., Supriadi, D., &amp; Gunawan, A. (2020). Sistem Informasi Pelayanan Administr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PK Kurnia Dewi </w:t>
      </w:r>
      <w:r w:rsidRPr="00A91745">
        <w:rPr>
          <w:rFonts w:ascii="Times New Roman" w:hAnsi="Times New Roman" w:cs="Times New Roman"/>
          <w:noProof/>
          <w:sz w:val="24"/>
          <w:szCs w:val="24"/>
        </w:rPr>
        <w:lastRenderedPageBreak/>
        <w:t xml:space="preserve">Kabupaten Tasikmalay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14–20. https://doi.org/10.31294/ijcit.v5i1.653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mmerville, I. (2011). </w:t>
      </w:r>
      <w:r w:rsidRPr="00A91745">
        <w:rPr>
          <w:rFonts w:ascii="Times New Roman" w:hAnsi="Times New Roman" w:cs="Times New Roman"/>
          <w:i/>
          <w:iCs/>
          <w:noProof/>
          <w:sz w:val="24"/>
          <w:szCs w:val="24"/>
        </w:rPr>
        <w:t>Software Engineering (9th Edition)</w:t>
      </w:r>
      <w:r w:rsidRPr="00A91745">
        <w:rPr>
          <w:rFonts w:ascii="Times New Roman" w:hAnsi="Times New Roman" w:cs="Times New Roman"/>
          <w:noProof/>
          <w:sz w:val="24"/>
          <w:szCs w:val="24"/>
        </w:rPr>
        <w:t xml:space="preserve"> (9th ed.). Pearson Educatio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va, E., &amp; Rahayu, D. A. (2019). Perancangan Sistem Inform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Untuk Pendaftaran Peserta Pelatihan Kursus Sertifikasi Internasional Secara Daring Di Universitas Gunadarma. </w:t>
      </w:r>
      <w:r w:rsidRPr="00A91745">
        <w:rPr>
          <w:rFonts w:ascii="Times New Roman" w:hAnsi="Times New Roman" w:cs="Times New Roman"/>
          <w:i/>
          <w:iCs/>
          <w:noProof/>
          <w:sz w:val="24"/>
          <w:szCs w:val="24"/>
        </w:rPr>
        <w:t>Jurnal Ilmiah Informatika Komputer</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4</w:t>
      </w:r>
      <w:r w:rsidRPr="00A91745">
        <w:rPr>
          <w:rFonts w:ascii="Times New Roman" w:hAnsi="Times New Roman" w:cs="Times New Roman"/>
          <w:noProof/>
          <w:sz w:val="24"/>
          <w:szCs w:val="24"/>
        </w:rPr>
        <w:t>(1), 76–87. https://doi.org/10.35760/ik.2019.v24i1.1991</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ujono, A. G., &amp; Nugroho, H. A. (2015). Sistem Informasi Administrasi Pelatihan dengan Manajemen Workflow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Information System of Training Administration using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Based Workflow Management. </w:t>
      </w:r>
      <w:r w:rsidRPr="00A91745">
        <w:rPr>
          <w:rFonts w:ascii="Times New Roman" w:hAnsi="Times New Roman" w:cs="Times New Roman"/>
          <w:i/>
          <w:iCs/>
          <w:noProof/>
          <w:sz w:val="24"/>
          <w:szCs w:val="24"/>
        </w:rPr>
        <w:t>Pekomma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8</w:t>
      </w:r>
      <w:r w:rsidRPr="00A91745">
        <w:rPr>
          <w:rFonts w:ascii="Times New Roman" w:hAnsi="Times New Roman" w:cs="Times New Roman"/>
          <w:noProof/>
          <w:sz w:val="24"/>
          <w:szCs w:val="24"/>
        </w:rPr>
        <w:t>(2), 83–92. https://media.neliti.com/media/publications/222428-none-6f4fa971.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rPr>
      </w:pPr>
      <w:r w:rsidRPr="00A91745">
        <w:rPr>
          <w:rFonts w:ascii="Times New Roman" w:hAnsi="Times New Roman" w:cs="Times New Roman"/>
          <w:noProof/>
          <w:sz w:val="24"/>
          <w:szCs w:val="24"/>
        </w:rPr>
        <w:t xml:space="preserve">Yugus, R. F. (2017). Rancang Bangun Sistem Informasi Kursus Mengemud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embaga Kursus Mengemudi Berlian. </w:t>
      </w:r>
      <w:r w:rsidRPr="00A91745">
        <w:rPr>
          <w:rFonts w:ascii="Times New Roman" w:hAnsi="Times New Roman" w:cs="Times New Roman"/>
          <w:i/>
          <w:iCs/>
          <w:noProof/>
          <w:sz w:val="24"/>
          <w:szCs w:val="24"/>
        </w:rPr>
        <w:t>Jurnal Manajemen Informatik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7</w:t>
      </w:r>
      <w:r w:rsidRPr="00A91745">
        <w:rPr>
          <w:rFonts w:ascii="Times New Roman" w:hAnsi="Times New Roman" w:cs="Times New Roman"/>
          <w:noProof/>
          <w:sz w:val="24"/>
          <w:szCs w:val="24"/>
        </w:rPr>
        <w:t>, 10.</w:t>
      </w:r>
    </w:p>
    <w:p w:rsidR="0076058C" w:rsidRPr="00A91745" w:rsidRDefault="0076058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fldChar w:fldCharType="end"/>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LAMPIRAN</w:t>
      </w:r>
    </w:p>
    <w:sectPr w:rsidR="00403AE8" w:rsidRPr="00A91745"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4075" w:rsidRDefault="00294075" w:rsidP="006531D4">
      <w:pPr>
        <w:spacing w:after="0" w:line="240" w:lineRule="auto"/>
      </w:pPr>
      <w:r>
        <w:separator/>
      </w:r>
    </w:p>
  </w:endnote>
  <w:endnote w:type="continuationSeparator" w:id="0">
    <w:p w:rsidR="00294075" w:rsidRDefault="00294075"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4075" w:rsidRDefault="00294075" w:rsidP="006531D4">
      <w:pPr>
        <w:spacing w:after="0" w:line="240" w:lineRule="auto"/>
      </w:pPr>
      <w:r>
        <w:separator/>
      </w:r>
    </w:p>
  </w:footnote>
  <w:footnote w:type="continuationSeparator" w:id="0">
    <w:p w:rsidR="00294075" w:rsidRDefault="00294075"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D425D"/>
    <w:multiLevelType w:val="hybridMultilevel"/>
    <w:tmpl w:val="5F7470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EA086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6C3DF5"/>
    <w:multiLevelType w:val="hybridMultilevel"/>
    <w:tmpl w:val="3BD4A3BE"/>
    <w:lvl w:ilvl="0" w:tplc="1BB69550">
      <w:start w:val="1"/>
      <w:numFmt w:val="decimal"/>
      <w:lvlText w:val="2.%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3C22BD"/>
    <w:multiLevelType w:val="hybridMultilevel"/>
    <w:tmpl w:val="E5BC0CC6"/>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98D0AA9"/>
    <w:multiLevelType w:val="hybridMultilevel"/>
    <w:tmpl w:val="32B22CC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716DA"/>
    <w:multiLevelType w:val="hybridMultilevel"/>
    <w:tmpl w:val="D9540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986383"/>
    <w:multiLevelType w:val="hybridMultilevel"/>
    <w:tmpl w:val="C5389798"/>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8"/>
  </w:num>
  <w:num w:numId="3">
    <w:abstractNumId w:val="12"/>
  </w:num>
  <w:num w:numId="4">
    <w:abstractNumId w:val="11"/>
  </w:num>
  <w:num w:numId="5">
    <w:abstractNumId w:val="25"/>
  </w:num>
  <w:num w:numId="6">
    <w:abstractNumId w:val="10"/>
  </w:num>
  <w:num w:numId="7">
    <w:abstractNumId w:val="15"/>
  </w:num>
  <w:num w:numId="8">
    <w:abstractNumId w:val="4"/>
  </w:num>
  <w:num w:numId="9">
    <w:abstractNumId w:val="20"/>
  </w:num>
  <w:num w:numId="10">
    <w:abstractNumId w:val="9"/>
  </w:num>
  <w:num w:numId="11">
    <w:abstractNumId w:val="2"/>
  </w:num>
  <w:num w:numId="12">
    <w:abstractNumId w:val="31"/>
  </w:num>
  <w:num w:numId="13">
    <w:abstractNumId w:val="37"/>
  </w:num>
  <w:num w:numId="14">
    <w:abstractNumId w:val="26"/>
  </w:num>
  <w:num w:numId="15">
    <w:abstractNumId w:val="24"/>
  </w:num>
  <w:num w:numId="16">
    <w:abstractNumId w:val="13"/>
  </w:num>
  <w:num w:numId="17">
    <w:abstractNumId w:val="23"/>
  </w:num>
  <w:num w:numId="18">
    <w:abstractNumId w:val="36"/>
  </w:num>
  <w:num w:numId="19">
    <w:abstractNumId w:val="3"/>
  </w:num>
  <w:num w:numId="20">
    <w:abstractNumId w:val="39"/>
  </w:num>
  <w:num w:numId="21">
    <w:abstractNumId w:val="38"/>
  </w:num>
  <w:num w:numId="22">
    <w:abstractNumId w:val="21"/>
  </w:num>
  <w:num w:numId="23">
    <w:abstractNumId w:val="34"/>
  </w:num>
  <w:num w:numId="24">
    <w:abstractNumId w:val="40"/>
  </w:num>
  <w:num w:numId="25">
    <w:abstractNumId w:val="19"/>
  </w:num>
  <w:num w:numId="26">
    <w:abstractNumId w:val="27"/>
  </w:num>
  <w:num w:numId="27">
    <w:abstractNumId w:val="0"/>
  </w:num>
  <w:num w:numId="28">
    <w:abstractNumId w:val="41"/>
  </w:num>
  <w:num w:numId="29">
    <w:abstractNumId w:val="35"/>
  </w:num>
  <w:num w:numId="30">
    <w:abstractNumId w:val="29"/>
  </w:num>
  <w:num w:numId="31">
    <w:abstractNumId w:val="5"/>
  </w:num>
  <w:num w:numId="32">
    <w:abstractNumId w:val="32"/>
  </w:num>
  <w:num w:numId="33">
    <w:abstractNumId w:val="33"/>
  </w:num>
  <w:num w:numId="34">
    <w:abstractNumId w:val="16"/>
  </w:num>
  <w:num w:numId="35">
    <w:abstractNumId w:val="1"/>
  </w:num>
  <w:num w:numId="36">
    <w:abstractNumId w:val="18"/>
  </w:num>
  <w:num w:numId="37">
    <w:abstractNumId w:val="30"/>
  </w:num>
  <w:num w:numId="38">
    <w:abstractNumId w:val="22"/>
  </w:num>
  <w:num w:numId="39">
    <w:abstractNumId w:val="7"/>
  </w:num>
  <w:num w:numId="40">
    <w:abstractNumId w:val="6"/>
  </w:num>
  <w:num w:numId="41">
    <w:abstractNumId w:val="14"/>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14B66"/>
    <w:rsid w:val="00017F7B"/>
    <w:rsid w:val="000215CC"/>
    <w:rsid w:val="0002325D"/>
    <w:rsid w:val="0002517E"/>
    <w:rsid w:val="000256AB"/>
    <w:rsid w:val="000326AF"/>
    <w:rsid w:val="0003276F"/>
    <w:rsid w:val="000327C6"/>
    <w:rsid w:val="00035CE6"/>
    <w:rsid w:val="000373B5"/>
    <w:rsid w:val="00044E41"/>
    <w:rsid w:val="000456B1"/>
    <w:rsid w:val="00050728"/>
    <w:rsid w:val="00050FD8"/>
    <w:rsid w:val="00056D11"/>
    <w:rsid w:val="000579D3"/>
    <w:rsid w:val="0006707D"/>
    <w:rsid w:val="000672F5"/>
    <w:rsid w:val="00071E59"/>
    <w:rsid w:val="00074E12"/>
    <w:rsid w:val="000762EE"/>
    <w:rsid w:val="00086D43"/>
    <w:rsid w:val="00092625"/>
    <w:rsid w:val="000950A7"/>
    <w:rsid w:val="00096410"/>
    <w:rsid w:val="0009744C"/>
    <w:rsid w:val="000A066F"/>
    <w:rsid w:val="000A2733"/>
    <w:rsid w:val="000A3F00"/>
    <w:rsid w:val="000A6FA6"/>
    <w:rsid w:val="000B521E"/>
    <w:rsid w:val="000B6865"/>
    <w:rsid w:val="000C079B"/>
    <w:rsid w:val="000C1DB3"/>
    <w:rsid w:val="000C4D1E"/>
    <w:rsid w:val="000D5943"/>
    <w:rsid w:val="000D64EB"/>
    <w:rsid w:val="000D76ED"/>
    <w:rsid w:val="000E0228"/>
    <w:rsid w:val="000E2E00"/>
    <w:rsid w:val="000E7A5A"/>
    <w:rsid w:val="000F1796"/>
    <w:rsid w:val="000F45F5"/>
    <w:rsid w:val="000F4A92"/>
    <w:rsid w:val="000F53B5"/>
    <w:rsid w:val="000F6C60"/>
    <w:rsid w:val="000F7960"/>
    <w:rsid w:val="001004CF"/>
    <w:rsid w:val="00104F91"/>
    <w:rsid w:val="001060FA"/>
    <w:rsid w:val="00112FF0"/>
    <w:rsid w:val="00124D41"/>
    <w:rsid w:val="0012546E"/>
    <w:rsid w:val="001319A5"/>
    <w:rsid w:val="0013265F"/>
    <w:rsid w:val="00132EFB"/>
    <w:rsid w:val="00132F97"/>
    <w:rsid w:val="001417E5"/>
    <w:rsid w:val="0014321F"/>
    <w:rsid w:val="00147746"/>
    <w:rsid w:val="00147CD8"/>
    <w:rsid w:val="0015393D"/>
    <w:rsid w:val="00157DD0"/>
    <w:rsid w:val="00160644"/>
    <w:rsid w:val="001669B2"/>
    <w:rsid w:val="00170637"/>
    <w:rsid w:val="00174C9D"/>
    <w:rsid w:val="00180DED"/>
    <w:rsid w:val="001828E7"/>
    <w:rsid w:val="00182B39"/>
    <w:rsid w:val="001832DB"/>
    <w:rsid w:val="00184208"/>
    <w:rsid w:val="001844E5"/>
    <w:rsid w:val="00191171"/>
    <w:rsid w:val="00194D4E"/>
    <w:rsid w:val="00195486"/>
    <w:rsid w:val="00195621"/>
    <w:rsid w:val="001966C1"/>
    <w:rsid w:val="001A3B64"/>
    <w:rsid w:val="001A4378"/>
    <w:rsid w:val="001A6C9C"/>
    <w:rsid w:val="001B3C8F"/>
    <w:rsid w:val="001B4ED5"/>
    <w:rsid w:val="001B5BE2"/>
    <w:rsid w:val="001C0AAE"/>
    <w:rsid w:val="001C1693"/>
    <w:rsid w:val="001C5E0B"/>
    <w:rsid w:val="001C6176"/>
    <w:rsid w:val="001C7790"/>
    <w:rsid w:val="001D30D5"/>
    <w:rsid w:val="001D49E2"/>
    <w:rsid w:val="001E1B96"/>
    <w:rsid w:val="001E3D85"/>
    <w:rsid w:val="001E5655"/>
    <w:rsid w:val="001F003C"/>
    <w:rsid w:val="001F5A6E"/>
    <w:rsid w:val="00211224"/>
    <w:rsid w:val="00214003"/>
    <w:rsid w:val="00222309"/>
    <w:rsid w:val="002244C6"/>
    <w:rsid w:val="002367BF"/>
    <w:rsid w:val="00243DC3"/>
    <w:rsid w:val="002472FE"/>
    <w:rsid w:val="00252E3D"/>
    <w:rsid w:val="00260007"/>
    <w:rsid w:val="00263C43"/>
    <w:rsid w:val="0026544A"/>
    <w:rsid w:val="00274B57"/>
    <w:rsid w:val="0028058C"/>
    <w:rsid w:val="00285306"/>
    <w:rsid w:val="002853A7"/>
    <w:rsid w:val="00290077"/>
    <w:rsid w:val="00294075"/>
    <w:rsid w:val="00295854"/>
    <w:rsid w:val="002A05B3"/>
    <w:rsid w:val="002A0823"/>
    <w:rsid w:val="002A402F"/>
    <w:rsid w:val="002B3704"/>
    <w:rsid w:val="002B5B30"/>
    <w:rsid w:val="002C0B74"/>
    <w:rsid w:val="002C1AE8"/>
    <w:rsid w:val="002D6C32"/>
    <w:rsid w:val="002E44CE"/>
    <w:rsid w:val="002F21B0"/>
    <w:rsid w:val="002F50F1"/>
    <w:rsid w:val="002F61FE"/>
    <w:rsid w:val="003008D0"/>
    <w:rsid w:val="00304F6A"/>
    <w:rsid w:val="00326195"/>
    <w:rsid w:val="003337A3"/>
    <w:rsid w:val="00336AE0"/>
    <w:rsid w:val="00337145"/>
    <w:rsid w:val="003371B3"/>
    <w:rsid w:val="00337B42"/>
    <w:rsid w:val="00340C05"/>
    <w:rsid w:val="0034124B"/>
    <w:rsid w:val="003426DF"/>
    <w:rsid w:val="0034283F"/>
    <w:rsid w:val="0034787F"/>
    <w:rsid w:val="00355C2B"/>
    <w:rsid w:val="0035727D"/>
    <w:rsid w:val="003574DC"/>
    <w:rsid w:val="003625E4"/>
    <w:rsid w:val="00362C0A"/>
    <w:rsid w:val="00362DDA"/>
    <w:rsid w:val="003630F5"/>
    <w:rsid w:val="00364C6D"/>
    <w:rsid w:val="00367B33"/>
    <w:rsid w:val="00367D7C"/>
    <w:rsid w:val="00367E8F"/>
    <w:rsid w:val="00370F34"/>
    <w:rsid w:val="003732BA"/>
    <w:rsid w:val="003801AE"/>
    <w:rsid w:val="00380888"/>
    <w:rsid w:val="00382007"/>
    <w:rsid w:val="0038344F"/>
    <w:rsid w:val="00383BE9"/>
    <w:rsid w:val="00387DF6"/>
    <w:rsid w:val="003902C9"/>
    <w:rsid w:val="00392C17"/>
    <w:rsid w:val="003A7DCD"/>
    <w:rsid w:val="003B32FF"/>
    <w:rsid w:val="003B4A05"/>
    <w:rsid w:val="003B4DED"/>
    <w:rsid w:val="003D1B9F"/>
    <w:rsid w:val="003D3B52"/>
    <w:rsid w:val="003D621F"/>
    <w:rsid w:val="003D6F73"/>
    <w:rsid w:val="003E3433"/>
    <w:rsid w:val="003E4DB3"/>
    <w:rsid w:val="003E5E4D"/>
    <w:rsid w:val="003F0650"/>
    <w:rsid w:val="003F7E1F"/>
    <w:rsid w:val="004003EB"/>
    <w:rsid w:val="00400EDA"/>
    <w:rsid w:val="004025B1"/>
    <w:rsid w:val="004038C3"/>
    <w:rsid w:val="00403AE8"/>
    <w:rsid w:val="00403D54"/>
    <w:rsid w:val="004136E7"/>
    <w:rsid w:val="00413AC3"/>
    <w:rsid w:val="00414445"/>
    <w:rsid w:val="00414D57"/>
    <w:rsid w:val="00415166"/>
    <w:rsid w:val="00415308"/>
    <w:rsid w:val="00422051"/>
    <w:rsid w:val="004271D7"/>
    <w:rsid w:val="00427389"/>
    <w:rsid w:val="00434739"/>
    <w:rsid w:val="00435F79"/>
    <w:rsid w:val="00440BF3"/>
    <w:rsid w:val="00457D73"/>
    <w:rsid w:val="004601C5"/>
    <w:rsid w:val="00476D26"/>
    <w:rsid w:val="00490FD0"/>
    <w:rsid w:val="0049200B"/>
    <w:rsid w:val="00495C1D"/>
    <w:rsid w:val="00496480"/>
    <w:rsid w:val="00497162"/>
    <w:rsid w:val="004A72A2"/>
    <w:rsid w:val="004B6F55"/>
    <w:rsid w:val="004B7BEE"/>
    <w:rsid w:val="004C3CE0"/>
    <w:rsid w:val="004C4E71"/>
    <w:rsid w:val="004D4A1B"/>
    <w:rsid w:val="004D6B94"/>
    <w:rsid w:val="004D6C51"/>
    <w:rsid w:val="004D746B"/>
    <w:rsid w:val="004E1B30"/>
    <w:rsid w:val="004E2805"/>
    <w:rsid w:val="004E58F6"/>
    <w:rsid w:val="004E7CDD"/>
    <w:rsid w:val="004F6A3F"/>
    <w:rsid w:val="004F6BD2"/>
    <w:rsid w:val="005042E1"/>
    <w:rsid w:val="005076EF"/>
    <w:rsid w:val="00512C11"/>
    <w:rsid w:val="00515C2F"/>
    <w:rsid w:val="00521210"/>
    <w:rsid w:val="00521670"/>
    <w:rsid w:val="005216D1"/>
    <w:rsid w:val="005236B6"/>
    <w:rsid w:val="00530B46"/>
    <w:rsid w:val="0054293D"/>
    <w:rsid w:val="00574055"/>
    <w:rsid w:val="00580FE4"/>
    <w:rsid w:val="005812B5"/>
    <w:rsid w:val="00587737"/>
    <w:rsid w:val="00594F3F"/>
    <w:rsid w:val="005975CD"/>
    <w:rsid w:val="005A1C33"/>
    <w:rsid w:val="005A344E"/>
    <w:rsid w:val="005B0788"/>
    <w:rsid w:val="005B142E"/>
    <w:rsid w:val="005B2491"/>
    <w:rsid w:val="005C1954"/>
    <w:rsid w:val="005C26AC"/>
    <w:rsid w:val="005C5176"/>
    <w:rsid w:val="005C6D16"/>
    <w:rsid w:val="005D0390"/>
    <w:rsid w:val="005D2A6F"/>
    <w:rsid w:val="005E01CD"/>
    <w:rsid w:val="005E0D6F"/>
    <w:rsid w:val="005E0E69"/>
    <w:rsid w:val="005F04DE"/>
    <w:rsid w:val="005F3AFA"/>
    <w:rsid w:val="005F4342"/>
    <w:rsid w:val="00601457"/>
    <w:rsid w:val="00601DE8"/>
    <w:rsid w:val="006047EA"/>
    <w:rsid w:val="00616764"/>
    <w:rsid w:val="0062022F"/>
    <w:rsid w:val="0062081E"/>
    <w:rsid w:val="006213B0"/>
    <w:rsid w:val="00625D9A"/>
    <w:rsid w:val="006351B0"/>
    <w:rsid w:val="00637C20"/>
    <w:rsid w:val="00640787"/>
    <w:rsid w:val="00645951"/>
    <w:rsid w:val="006517A9"/>
    <w:rsid w:val="00651FFA"/>
    <w:rsid w:val="006531D4"/>
    <w:rsid w:val="00653481"/>
    <w:rsid w:val="0065430D"/>
    <w:rsid w:val="006651A7"/>
    <w:rsid w:val="0067576B"/>
    <w:rsid w:val="00675BD7"/>
    <w:rsid w:val="00683768"/>
    <w:rsid w:val="00684EFC"/>
    <w:rsid w:val="00694697"/>
    <w:rsid w:val="006971DE"/>
    <w:rsid w:val="006A0E61"/>
    <w:rsid w:val="006A2C45"/>
    <w:rsid w:val="006A4A0E"/>
    <w:rsid w:val="006B3189"/>
    <w:rsid w:val="006B5E49"/>
    <w:rsid w:val="006B7774"/>
    <w:rsid w:val="006C293C"/>
    <w:rsid w:val="006C6437"/>
    <w:rsid w:val="006C6A04"/>
    <w:rsid w:val="006D01A1"/>
    <w:rsid w:val="006D563F"/>
    <w:rsid w:val="006E04E8"/>
    <w:rsid w:val="006E1441"/>
    <w:rsid w:val="006F0F8B"/>
    <w:rsid w:val="006F1EA2"/>
    <w:rsid w:val="006F7E73"/>
    <w:rsid w:val="00700578"/>
    <w:rsid w:val="007015E9"/>
    <w:rsid w:val="007028EC"/>
    <w:rsid w:val="0070660C"/>
    <w:rsid w:val="00706B1B"/>
    <w:rsid w:val="00712D0F"/>
    <w:rsid w:val="00714DF0"/>
    <w:rsid w:val="00717320"/>
    <w:rsid w:val="00721C98"/>
    <w:rsid w:val="00723463"/>
    <w:rsid w:val="00742209"/>
    <w:rsid w:val="00743599"/>
    <w:rsid w:val="00745290"/>
    <w:rsid w:val="00747A63"/>
    <w:rsid w:val="00747CD4"/>
    <w:rsid w:val="0075278D"/>
    <w:rsid w:val="00755EE8"/>
    <w:rsid w:val="00757161"/>
    <w:rsid w:val="0076058C"/>
    <w:rsid w:val="00775A2A"/>
    <w:rsid w:val="0078043B"/>
    <w:rsid w:val="00784E7A"/>
    <w:rsid w:val="00785BC9"/>
    <w:rsid w:val="00785F09"/>
    <w:rsid w:val="00787ECA"/>
    <w:rsid w:val="00792764"/>
    <w:rsid w:val="00792C62"/>
    <w:rsid w:val="0079544F"/>
    <w:rsid w:val="00796F52"/>
    <w:rsid w:val="00796F54"/>
    <w:rsid w:val="007A0C76"/>
    <w:rsid w:val="007A39BC"/>
    <w:rsid w:val="007A3C16"/>
    <w:rsid w:val="007A50A2"/>
    <w:rsid w:val="007A6C47"/>
    <w:rsid w:val="007B1433"/>
    <w:rsid w:val="007B5399"/>
    <w:rsid w:val="007B5C41"/>
    <w:rsid w:val="007B7A96"/>
    <w:rsid w:val="007C243E"/>
    <w:rsid w:val="007C39A1"/>
    <w:rsid w:val="007D43D7"/>
    <w:rsid w:val="007D585E"/>
    <w:rsid w:val="007D6369"/>
    <w:rsid w:val="007E0E47"/>
    <w:rsid w:val="007E5011"/>
    <w:rsid w:val="007E5B43"/>
    <w:rsid w:val="007E6BF6"/>
    <w:rsid w:val="007F5E0E"/>
    <w:rsid w:val="00801FFB"/>
    <w:rsid w:val="00802020"/>
    <w:rsid w:val="008036B7"/>
    <w:rsid w:val="0080516C"/>
    <w:rsid w:val="00811F7B"/>
    <w:rsid w:val="0081491F"/>
    <w:rsid w:val="00821C76"/>
    <w:rsid w:val="008272DE"/>
    <w:rsid w:val="00830CC4"/>
    <w:rsid w:val="00831333"/>
    <w:rsid w:val="00841B6B"/>
    <w:rsid w:val="00842687"/>
    <w:rsid w:val="0084431F"/>
    <w:rsid w:val="00846BFD"/>
    <w:rsid w:val="008633D1"/>
    <w:rsid w:val="0086407F"/>
    <w:rsid w:val="0086547D"/>
    <w:rsid w:val="00866B09"/>
    <w:rsid w:val="008759E8"/>
    <w:rsid w:val="00881E0B"/>
    <w:rsid w:val="00890BA9"/>
    <w:rsid w:val="00895927"/>
    <w:rsid w:val="00896038"/>
    <w:rsid w:val="008A0CAA"/>
    <w:rsid w:val="008A0F51"/>
    <w:rsid w:val="008A1244"/>
    <w:rsid w:val="008A2712"/>
    <w:rsid w:val="008A2A8C"/>
    <w:rsid w:val="008A4300"/>
    <w:rsid w:val="008B10FD"/>
    <w:rsid w:val="008B3446"/>
    <w:rsid w:val="008B3658"/>
    <w:rsid w:val="008B3894"/>
    <w:rsid w:val="008C24B9"/>
    <w:rsid w:val="008D021B"/>
    <w:rsid w:val="008D170D"/>
    <w:rsid w:val="008D3D53"/>
    <w:rsid w:val="008D6A6E"/>
    <w:rsid w:val="008E579F"/>
    <w:rsid w:val="008E58AA"/>
    <w:rsid w:val="008E5904"/>
    <w:rsid w:val="008E6AF7"/>
    <w:rsid w:val="008E796B"/>
    <w:rsid w:val="008F078A"/>
    <w:rsid w:val="008F56E7"/>
    <w:rsid w:val="008F6A4D"/>
    <w:rsid w:val="00900F87"/>
    <w:rsid w:val="00905A7C"/>
    <w:rsid w:val="00906EF9"/>
    <w:rsid w:val="00910058"/>
    <w:rsid w:val="0091133B"/>
    <w:rsid w:val="00912496"/>
    <w:rsid w:val="009302C8"/>
    <w:rsid w:val="009319D1"/>
    <w:rsid w:val="00933EC8"/>
    <w:rsid w:val="009351B7"/>
    <w:rsid w:val="00936B2F"/>
    <w:rsid w:val="00940AF0"/>
    <w:rsid w:val="009418EB"/>
    <w:rsid w:val="00953564"/>
    <w:rsid w:val="00955BB0"/>
    <w:rsid w:val="009565E6"/>
    <w:rsid w:val="009673EC"/>
    <w:rsid w:val="00971AB9"/>
    <w:rsid w:val="00976EBF"/>
    <w:rsid w:val="00983FD5"/>
    <w:rsid w:val="00984514"/>
    <w:rsid w:val="00986D50"/>
    <w:rsid w:val="00990C0D"/>
    <w:rsid w:val="009931C1"/>
    <w:rsid w:val="00996934"/>
    <w:rsid w:val="00996F66"/>
    <w:rsid w:val="009A1223"/>
    <w:rsid w:val="009A4AA5"/>
    <w:rsid w:val="009B16CE"/>
    <w:rsid w:val="009B515B"/>
    <w:rsid w:val="009B6B36"/>
    <w:rsid w:val="009C1B39"/>
    <w:rsid w:val="009C5B73"/>
    <w:rsid w:val="009C75E4"/>
    <w:rsid w:val="009D58F3"/>
    <w:rsid w:val="009D5B45"/>
    <w:rsid w:val="009E1486"/>
    <w:rsid w:val="009E3B70"/>
    <w:rsid w:val="009E5523"/>
    <w:rsid w:val="009E6475"/>
    <w:rsid w:val="009E65CC"/>
    <w:rsid w:val="009F0253"/>
    <w:rsid w:val="009F25CB"/>
    <w:rsid w:val="00A018F3"/>
    <w:rsid w:val="00A01DF5"/>
    <w:rsid w:val="00A02252"/>
    <w:rsid w:val="00A11093"/>
    <w:rsid w:val="00A1222E"/>
    <w:rsid w:val="00A15322"/>
    <w:rsid w:val="00A17503"/>
    <w:rsid w:val="00A1770B"/>
    <w:rsid w:val="00A22576"/>
    <w:rsid w:val="00A228F1"/>
    <w:rsid w:val="00A245F1"/>
    <w:rsid w:val="00A32418"/>
    <w:rsid w:val="00A33ED4"/>
    <w:rsid w:val="00A376A2"/>
    <w:rsid w:val="00A43D57"/>
    <w:rsid w:val="00A44577"/>
    <w:rsid w:val="00A53805"/>
    <w:rsid w:val="00A53CE7"/>
    <w:rsid w:val="00A5673A"/>
    <w:rsid w:val="00A615F5"/>
    <w:rsid w:val="00A7221E"/>
    <w:rsid w:val="00A82DA8"/>
    <w:rsid w:val="00A83B9F"/>
    <w:rsid w:val="00A91745"/>
    <w:rsid w:val="00A94317"/>
    <w:rsid w:val="00A95B85"/>
    <w:rsid w:val="00AA0179"/>
    <w:rsid w:val="00AA44FE"/>
    <w:rsid w:val="00AB376B"/>
    <w:rsid w:val="00AD0D77"/>
    <w:rsid w:val="00AD29FD"/>
    <w:rsid w:val="00AD6C9B"/>
    <w:rsid w:val="00AE6163"/>
    <w:rsid w:val="00AF4C4E"/>
    <w:rsid w:val="00AF6278"/>
    <w:rsid w:val="00B0635A"/>
    <w:rsid w:val="00B115A1"/>
    <w:rsid w:val="00B1605F"/>
    <w:rsid w:val="00B21EBA"/>
    <w:rsid w:val="00B22DB0"/>
    <w:rsid w:val="00B30F8A"/>
    <w:rsid w:val="00B40160"/>
    <w:rsid w:val="00B56C06"/>
    <w:rsid w:val="00B6147C"/>
    <w:rsid w:val="00B62AD6"/>
    <w:rsid w:val="00B643E2"/>
    <w:rsid w:val="00B66D23"/>
    <w:rsid w:val="00B6738F"/>
    <w:rsid w:val="00B7092E"/>
    <w:rsid w:val="00B82605"/>
    <w:rsid w:val="00B84E14"/>
    <w:rsid w:val="00B85B0C"/>
    <w:rsid w:val="00B85D0D"/>
    <w:rsid w:val="00B862E0"/>
    <w:rsid w:val="00B8645D"/>
    <w:rsid w:val="00B92FFE"/>
    <w:rsid w:val="00B9399E"/>
    <w:rsid w:val="00B958F9"/>
    <w:rsid w:val="00BA25CD"/>
    <w:rsid w:val="00BA3430"/>
    <w:rsid w:val="00BA788C"/>
    <w:rsid w:val="00BA7D26"/>
    <w:rsid w:val="00BB025C"/>
    <w:rsid w:val="00BB6D32"/>
    <w:rsid w:val="00BC6209"/>
    <w:rsid w:val="00BD0042"/>
    <w:rsid w:val="00BD02DF"/>
    <w:rsid w:val="00BD2741"/>
    <w:rsid w:val="00BD2E09"/>
    <w:rsid w:val="00BD7990"/>
    <w:rsid w:val="00BE18D4"/>
    <w:rsid w:val="00BF2C86"/>
    <w:rsid w:val="00BF3D2B"/>
    <w:rsid w:val="00C04BB4"/>
    <w:rsid w:val="00C05B15"/>
    <w:rsid w:val="00C10439"/>
    <w:rsid w:val="00C10599"/>
    <w:rsid w:val="00C12B25"/>
    <w:rsid w:val="00C14DD9"/>
    <w:rsid w:val="00C17794"/>
    <w:rsid w:val="00C21703"/>
    <w:rsid w:val="00C223A9"/>
    <w:rsid w:val="00C23302"/>
    <w:rsid w:val="00C241E9"/>
    <w:rsid w:val="00C26344"/>
    <w:rsid w:val="00C26661"/>
    <w:rsid w:val="00C26A21"/>
    <w:rsid w:val="00C31524"/>
    <w:rsid w:val="00C31A08"/>
    <w:rsid w:val="00C32845"/>
    <w:rsid w:val="00C3341F"/>
    <w:rsid w:val="00C36679"/>
    <w:rsid w:val="00C371FE"/>
    <w:rsid w:val="00C43413"/>
    <w:rsid w:val="00C60A85"/>
    <w:rsid w:val="00C620E8"/>
    <w:rsid w:val="00C63036"/>
    <w:rsid w:val="00C63BA6"/>
    <w:rsid w:val="00C67265"/>
    <w:rsid w:val="00C73099"/>
    <w:rsid w:val="00C8300E"/>
    <w:rsid w:val="00C842CF"/>
    <w:rsid w:val="00C86E20"/>
    <w:rsid w:val="00C872AB"/>
    <w:rsid w:val="00CA2D85"/>
    <w:rsid w:val="00CA5ACC"/>
    <w:rsid w:val="00CB12EF"/>
    <w:rsid w:val="00CB7854"/>
    <w:rsid w:val="00CC2FD7"/>
    <w:rsid w:val="00CD2B01"/>
    <w:rsid w:val="00CE0E4B"/>
    <w:rsid w:val="00CE19CC"/>
    <w:rsid w:val="00CE1D38"/>
    <w:rsid w:val="00CE2334"/>
    <w:rsid w:val="00CE3724"/>
    <w:rsid w:val="00CE63FB"/>
    <w:rsid w:val="00CE7652"/>
    <w:rsid w:val="00CF06F5"/>
    <w:rsid w:val="00CF1596"/>
    <w:rsid w:val="00CF4BD9"/>
    <w:rsid w:val="00D05492"/>
    <w:rsid w:val="00D075A1"/>
    <w:rsid w:val="00D14DDD"/>
    <w:rsid w:val="00D1749E"/>
    <w:rsid w:val="00D17944"/>
    <w:rsid w:val="00D2017B"/>
    <w:rsid w:val="00D226C0"/>
    <w:rsid w:val="00D22BB8"/>
    <w:rsid w:val="00D23000"/>
    <w:rsid w:val="00D3422C"/>
    <w:rsid w:val="00D37739"/>
    <w:rsid w:val="00D46B3D"/>
    <w:rsid w:val="00D51C57"/>
    <w:rsid w:val="00D567FC"/>
    <w:rsid w:val="00D60FC6"/>
    <w:rsid w:val="00D62D01"/>
    <w:rsid w:val="00D62EE4"/>
    <w:rsid w:val="00D638E1"/>
    <w:rsid w:val="00D678B0"/>
    <w:rsid w:val="00D72407"/>
    <w:rsid w:val="00D74FAA"/>
    <w:rsid w:val="00D829D5"/>
    <w:rsid w:val="00D84BDF"/>
    <w:rsid w:val="00D86546"/>
    <w:rsid w:val="00D86E0B"/>
    <w:rsid w:val="00D914B2"/>
    <w:rsid w:val="00D936A7"/>
    <w:rsid w:val="00D97D5A"/>
    <w:rsid w:val="00DA0C6A"/>
    <w:rsid w:val="00DB17B8"/>
    <w:rsid w:val="00DB38BE"/>
    <w:rsid w:val="00DB6B0A"/>
    <w:rsid w:val="00DC0E97"/>
    <w:rsid w:val="00DC6A94"/>
    <w:rsid w:val="00DD2C27"/>
    <w:rsid w:val="00DD322C"/>
    <w:rsid w:val="00DD44D5"/>
    <w:rsid w:val="00DD6D7D"/>
    <w:rsid w:val="00DD746C"/>
    <w:rsid w:val="00DE04B2"/>
    <w:rsid w:val="00DE25A2"/>
    <w:rsid w:val="00DE47FC"/>
    <w:rsid w:val="00DE5F0C"/>
    <w:rsid w:val="00DF2B4F"/>
    <w:rsid w:val="00E00386"/>
    <w:rsid w:val="00E0175D"/>
    <w:rsid w:val="00E01B1A"/>
    <w:rsid w:val="00E038FC"/>
    <w:rsid w:val="00E03F8E"/>
    <w:rsid w:val="00E04C3C"/>
    <w:rsid w:val="00E074D1"/>
    <w:rsid w:val="00E13D5D"/>
    <w:rsid w:val="00E14A90"/>
    <w:rsid w:val="00E16853"/>
    <w:rsid w:val="00E2165F"/>
    <w:rsid w:val="00E259F5"/>
    <w:rsid w:val="00E36E07"/>
    <w:rsid w:val="00E40134"/>
    <w:rsid w:val="00E446A2"/>
    <w:rsid w:val="00E5054C"/>
    <w:rsid w:val="00E53886"/>
    <w:rsid w:val="00E543C5"/>
    <w:rsid w:val="00E575BB"/>
    <w:rsid w:val="00E6069C"/>
    <w:rsid w:val="00E60789"/>
    <w:rsid w:val="00E63915"/>
    <w:rsid w:val="00E70755"/>
    <w:rsid w:val="00E70925"/>
    <w:rsid w:val="00E737BF"/>
    <w:rsid w:val="00E762D8"/>
    <w:rsid w:val="00E80EF4"/>
    <w:rsid w:val="00E82DF2"/>
    <w:rsid w:val="00E8341F"/>
    <w:rsid w:val="00E859A7"/>
    <w:rsid w:val="00E86182"/>
    <w:rsid w:val="00E909B8"/>
    <w:rsid w:val="00E92046"/>
    <w:rsid w:val="00E926F5"/>
    <w:rsid w:val="00EA0383"/>
    <w:rsid w:val="00EA4F72"/>
    <w:rsid w:val="00EB2B43"/>
    <w:rsid w:val="00EB3863"/>
    <w:rsid w:val="00EB41DD"/>
    <w:rsid w:val="00EB4922"/>
    <w:rsid w:val="00EB6352"/>
    <w:rsid w:val="00EC1D25"/>
    <w:rsid w:val="00EC3E9F"/>
    <w:rsid w:val="00ED48CF"/>
    <w:rsid w:val="00EF42BD"/>
    <w:rsid w:val="00EF743E"/>
    <w:rsid w:val="00EF77AE"/>
    <w:rsid w:val="00F002A3"/>
    <w:rsid w:val="00F0050E"/>
    <w:rsid w:val="00F053D3"/>
    <w:rsid w:val="00F149A5"/>
    <w:rsid w:val="00F27A0F"/>
    <w:rsid w:val="00F31661"/>
    <w:rsid w:val="00F32386"/>
    <w:rsid w:val="00F343DB"/>
    <w:rsid w:val="00F34A0A"/>
    <w:rsid w:val="00F352FE"/>
    <w:rsid w:val="00F4165E"/>
    <w:rsid w:val="00F418E1"/>
    <w:rsid w:val="00F430BD"/>
    <w:rsid w:val="00F43B1A"/>
    <w:rsid w:val="00F501BE"/>
    <w:rsid w:val="00F52355"/>
    <w:rsid w:val="00F54879"/>
    <w:rsid w:val="00F60C5A"/>
    <w:rsid w:val="00F64397"/>
    <w:rsid w:val="00F709B8"/>
    <w:rsid w:val="00F803F9"/>
    <w:rsid w:val="00F80817"/>
    <w:rsid w:val="00F81587"/>
    <w:rsid w:val="00F82515"/>
    <w:rsid w:val="00F82AD6"/>
    <w:rsid w:val="00F83324"/>
    <w:rsid w:val="00F83F1E"/>
    <w:rsid w:val="00F85B0A"/>
    <w:rsid w:val="00F85FE0"/>
    <w:rsid w:val="00F8751F"/>
    <w:rsid w:val="00F918A2"/>
    <w:rsid w:val="00F94928"/>
    <w:rsid w:val="00F94C95"/>
    <w:rsid w:val="00FA03DE"/>
    <w:rsid w:val="00FA117E"/>
    <w:rsid w:val="00FA16C3"/>
    <w:rsid w:val="00FA2550"/>
    <w:rsid w:val="00FA75B0"/>
    <w:rsid w:val="00FA7975"/>
    <w:rsid w:val="00FC2CEC"/>
    <w:rsid w:val="00FC39A3"/>
    <w:rsid w:val="00FD039F"/>
    <w:rsid w:val="00FD13B8"/>
    <w:rsid w:val="00FD55A9"/>
    <w:rsid w:val="00FD5B2C"/>
    <w:rsid w:val="00FE18E2"/>
    <w:rsid w:val="00FE48AC"/>
    <w:rsid w:val="00FE5FF1"/>
    <w:rsid w:val="00FE7441"/>
    <w:rsid w:val="00FF02F8"/>
    <w:rsid w:val="00FF268B"/>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06633"/>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E958C-3239-4762-8933-0D8BED353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9</TotalTime>
  <Pages>109</Pages>
  <Words>23358</Words>
  <Characters>133142</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702</cp:revision>
  <dcterms:created xsi:type="dcterms:W3CDTF">2022-08-07T05:34:00Z</dcterms:created>
  <dcterms:modified xsi:type="dcterms:W3CDTF">2022-08-10T02:36:00Z</dcterms:modified>
</cp:coreProperties>
</file>